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B1780B" w14:textId="77777777" w:rsidR="007F6982" w:rsidRPr="00596BC6" w:rsidRDefault="007F6982" w:rsidP="00565E22">
      <w:pPr>
        <w:pStyle w:val="Heading1"/>
      </w:pPr>
      <w:bookmarkStart w:id="0" w:name="_Toc92801439"/>
      <w:r w:rsidRPr="00596BC6">
        <w:t>BAB I</w:t>
      </w:r>
      <w:bookmarkEnd w:id="0"/>
    </w:p>
    <w:p w14:paraId="19570E79" w14:textId="77777777" w:rsidR="007F6982" w:rsidRPr="00596BC6" w:rsidRDefault="007F6982" w:rsidP="001711C2">
      <w:pPr>
        <w:pStyle w:val="Heading1"/>
      </w:pPr>
      <w:bookmarkStart w:id="1" w:name="_Toc92801440"/>
      <w:r w:rsidRPr="00596BC6">
        <w:t>PENDAHULUAN</w:t>
      </w:r>
      <w:bookmarkEnd w:id="1"/>
    </w:p>
    <w:p w14:paraId="3BD2EE95" w14:textId="77777777" w:rsidR="007F6982" w:rsidRPr="008632D3" w:rsidRDefault="007F6982" w:rsidP="008632D3">
      <w:pPr>
        <w:pStyle w:val="Heading4"/>
      </w:pPr>
      <w:r w:rsidRPr="008632D3">
        <w:t>Latar Belakang</w:t>
      </w:r>
    </w:p>
    <w:p w14:paraId="057296FB" w14:textId="77777777" w:rsidR="00351CC3" w:rsidRDefault="00351CC3" w:rsidP="007F6982">
      <w:pPr>
        <w:autoSpaceDE w:val="0"/>
        <w:autoSpaceDN w:val="0"/>
        <w:adjustRightInd w:val="0"/>
        <w:ind w:left="426" w:firstLine="567"/>
      </w:pPr>
      <w:r>
        <w:t xml:space="preserve">Laju perkembangan teknologi mengalami kemajuan yang sangat pesat, salah satu kemajuan teknologi yang paling populer adalah teknologi internet. Penggunaan internet saat ini telah memasuki berbagai bidang seperti sektor sosial, ekonomi, politik, budaya dan bisnis. Hal ini tentunya sangat berdampak pada perubahan gaya hidup seseorang terutama pada pola konsumsi dan berbelanja masyarakat Indonesia. Masyarakat saat ini cenderung memanfaatkan internet untuk melakukan transaksi jual beli ketimbang harus melakukannya dengan cara konvensional seperti mendatangi pusat perbelanjaan secara langsung. Perubahan pola pikir masyarakat menjadi dinamis inilah yang menuntut perusahaan untuk dapat beradaptasi terhadap perubahan tersebut. Selain beradaptasi, munculnya kompetitor yang bergerak di bidang yang sama membuat persaingan dunia bisnis menjadi ketat. Adanya persaingan bisnis menuntut perusahaan harus mampu bertindak cepat dan tepat. Oleh karena itu, setiap perusahaan dituntut untuk bersaing secara kompetitif dalam hal menciptakan inovasi untuk menarik minat beli seseorang atau mempertahankan konsumen yang </w:t>
      </w:r>
      <w:r w:rsidRPr="00445A9B">
        <w:t>loyal</w:t>
      </w:r>
      <w:r>
        <w:t>.</w:t>
      </w:r>
    </w:p>
    <w:p w14:paraId="26178D91" w14:textId="29A9B41C" w:rsidR="007F6982" w:rsidRPr="00596BC6" w:rsidRDefault="007F6982" w:rsidP="007F6982">
      <w:pPr>
        <w:autoSpaceDE w:val="0"/>
        <w:autoSpaceDN w:val="0"/>
        <w:adjustRightInd w:val="0"/>
        <w:ind w:left="426" w:firstLine="567"/>
        <w:rPr>
          <w:rFonts w:eastAsia="Times New Roman"/>
          <w:i/>
          <w:iCs/>
          <w:lang w:val="en-US" w:eastAsia="id-ID"/>
        </w:rPr>
      </w:pPr>
      <w:r w:rsidRPr="00596BC6">
        <w:rPr>
          <w:rFonts w:eastAsia="Times New Roman"/>
          <w:lang w:val="en-US" w:eastAsia="id-ID"/>
        </w:rPr>
        <w:t>Pengambilan keputusan pembelian adalah suatu proses psikologis yang dilalui oleh konsumen atau pembeli, prosesnya yang diawali dengan tahap menaruh perhatian (</w:t>
      </w:r>
      <w:r w:rsidRPr="00596BC6">
        <w:rPr>
          <w:rFonts w:eastAsia="Times New Roman"/>
          <w:i/>
          <w:iCs/>
          <w:lang w:val="en-US" w:eastAsia="id-ID"/>
        </w:rPr>
        <w:t>attention</w:t>
      </w:r>
      <w:r w:rsidRPr="00596BC6">
        <w:rPr>
          <w:rFonts w:eastAsia="Times New Roman"/>
          <w:lang w:val="en-US" w:eastAsia="id-ID"/>
        </w:rPr>
        <w:t xml:space="preserve">) terhadap barang atau jasa yang kemudian jika </w:t>
      </w:r>
      <w:r w:rsidRPr="00596BC6">
        <w:rPr>
          <w:rFonts w:eastAsia="Times New Roman"/>
          <w:lang w:val="en-US" w:eastAsia="id-ID"/>
        </w:rPr>
        <w:lastRenderedPageBreak/>
        <w:t>berkesan akan melangkah ke tahap ketertarikan (</w:t>
      </w:r>
      <w:r w:rsidRPr="00596BC6">
        <w:rPr>
          <w:rFonts w:eastAsia="Times New Roman"/>
          <w:i/>
          <w:iCs/>
          <w:lang w:val="en-US" w:eastAsia="id-ID"/>
        </w:rPr>
        <w:t>interest</w:t>
      </w:r>
      <w:r w:rsidRPr="00596BC6">
        <w:rPr>
          <w:rFonts w:eastAsia="Times New Roman"/>
          <w:lang w:val="en-US" w:eastAsia="id-ID"/>
        </w:rPr>
        <w:t>) untuk mengetahui lebih jauh tentang keistimewaan produk atau jasa tersebut yang jika intensitas ketertarikannya kuat berlanjut ke tahap berhasrat/berminat (</w:t>
      </w:r>
      <w:r w:rsidRPr="00596BC6">
        <w:rPr>
          <w:rFonts w:eastAsia="Times New Roman"/>
          <w:i/>
          <w:iCs/>
          <w:lang w:val="en-US" w:eastAsia="id-ID"/>
        </w:rPr>
        <w:t>desire</w:t>
      </w:r>
      <w:r w:rsidRPr="00596BC6">
        <w:rPr>
          <w:rFonts w:eastAsia="Times New Roman"/>
          <w:lang w:val="en-US" w:eastAsia="id-ID"/>
        </w:rPr>
        <w:t>) karena barang atau jasa yang ditawarkan sesuai dengan kebutuhan-kebutuhannya. Jika hasrat dan minatnya begitu kuat baik karena dorongan dari dalam atau rangsangan persuasif dari luar maka konsumen atau pembeli tersebut akan mengambil keputusan membeli (</w:t>
      </w:r>
      <w:r w:rsidRPr="00596BC6">
        <w:rPr>
          <w:rFonts w:eastAsia="Times New Roman"/>
          <w:i/>
          <w:iCs/>
          <w:lang w:val="en-US" w:eastAsia="id-ID"/>
        </w:rPr>
        <w:t>action to buy</w:t>
      </w:r>
      <w:r w:rsidRPr="00596BC6">
        <w:rPr>
          <w:rFonts w:eastAsia="Times New Roman"/>
          <w:lang w:val="en-US" w:eastAsia="id-ID"/>
        </w:rPr>
        <w:t xml:space="preserve">) barang atau jasa yang ditawarkan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Novi","given":"Fironika Kurnia","non-dropping-particle":"","parse-names":false,"suffix":""},{"dropping-particle":"","family":"Ellyawati","given":"Jeanne","non-dropping-particle":"","parse-names":false,"suffix":""}],"container-title":"JOURNAL OF MANAGEMENT (SME’s)","id":"ITEM-1","issue":"3","issued":{"date-parts":[["2021"]]},"page":"327-349","title":"ADOPSI INFORMASI, ANTESEDEN DAN PENGARUHNYA PADA NIAT BELI: STUDI TENTANG eWOM DI MEDIA SOSIAL","type":"article-journal","volume":"14"},"uris":["http://www.mendeley.com/documents/?uuid=d761e460-a273-44db-abcc-488df6c55365"]}],"mendeley":{"formattedCitation":"(Novi &amp; Ellyawati, 2021)","plainTextFormattedCitation":"(Novi &amp; Ellyawati, 2021)","previouslyFormattedCitation":"(Novi &amp; Ellyawati, 2021)"},"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Novi &amp; Ellyawati, 2021)</w:t>
      </w:r>
      <w:r w:rsidR="00B94326">
        <w:rPr>
          <w:rFonts w:eastAsia="Times New Roman"/>
          <w:lang w:val="en-US" w:eastAsia="id-ID"/>
        </w:rPr>
        <w:fldChar w:fldCharType="end"/>
      </w:r>
      <w:r w:rsidRPr="00596BC6">
        <w:rPr>
          <w:rFonts w:eastAsia="Times New Roman"/>
          <w:lang w:val="en-US" w:eastAsia="id-ID"/>
        </w:rPr>
        <w:t xml:space="preserve">. Dalm pengambilan keputusan pembelian tersebut antara lain dipengaruhi oleh </w:t>
      </w:r>
      <w:r w:rsidRPr="00596BC6">
        <w:rPr>
          <w:rFonts w:eastAsia="Times New Roman"/>
          <w:i/>
          <w:iCs/>
          <w:lang w:val="en-US" w:eastAsia="id-ID"/>
        </w:rPr>
        <w:t xml:space="preserve">online customer rivew, </w:t>
      </w:r>
      <w:r w:rsidRPr="00596BC6">
        <w:rPr>
          <w:rFonts w:eastAsia="Times New Roman"/>
          <w:lang w:val="en-US" w:eastAsia="id-ID"/>
        </w:rPr>
        <w:t xml:space="preserve">penggunaan sosial media, dan </w:t>
      </w:r>
      <w:r w:rsidRPr="00596BC6">
        <w:rPr>
          <w:rFonts w:eastAsia="Times New Roman"/>
          <w:i/>
          <w:iCs/>
          <w:lang w:val="en-US" w:eastAsia="id-ID"/>
        </w:rPr>
        <w:t>brand trust.</w:t>
      </w:r>
    </w:p>
    <w:p w14:paraId="709EB96E" w14:textId="43B202D0"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eastAsia="id-ID"/>
        </w:rPr>
        <w:t>Minat yang tinggi dalam penggunaan</w:t>
      </w:r>
      <w:r w:rsidRPr="00596BC6">
        <w:rPr>
          <w:rFonts w:eastAsia="Times New Roman"/>
          <w:lang w:val="en-US" w:eastAsia="id-ID"/>
        </w:rPr>
        <w:t xml:space="preserve"> </w:t>
      </w:r>
      <w:r w:rsidRPr="00596BC6">
        <w:rPr>
          <w:rFonts w:eastAsia="Times New Roman"/>
          <w:lang w:eastAsia="id-ID"/>
        </w:rPr>
        <w:t>aplikasi atau produk di smartphone</w:t>
      </w:r>
      <w:r w:rsidRPr="00596BC6">
        <w:rPr>
          <w:rFonts w:eastAsia="Times New Roman"/>
          <w:lang w:val="en-US" w:eastAsia="id-ID"/>
        </w:rPr>
        <w:t xml:space="preserve"> </w:t>
      </w:r>
      <w:r w:rsidRPr="00596BC6">
        <w:rPr>
          <w:rFonts w:eastAsia="Times New Roman"/>
          <w:lang w:eastAsia="id-ID"/>
        </w:rPr>
        <w:t>berbanding lurus dengan pembelian yang</w:t>
      </w:r>
      <w:r w:rsidRPr="00596BC6">
        <w:rPr>
          <w:rFonts w:eastAsia="Times New Roman"/>
          <w:lang w:val="en-US" w:eastAsia="id-ID"/>
        </w:rPr>
        <w:t xml:space="preserve"> </w:t>
      </w:r>
      <w:r w:rsidRPr="00596BC6">
        <w:rPr>
          <w:rFonts w:eastAsia="Times New Roman"/>
          <w:lang w:eastAsia="id-ID"/>
        </w:rPr>
        <w:t>dilakukan secara dalam jaringan (</w:t>
      </w:r>
      <w:r w:rsidRPr="00596BC6">
        <w:rPr>
          <w:rFonts w:eastAsia="Times New Roman"/>
          <w:i/>
          <w:iCs/>
          <w:lang w:eastAsia="id-ID"/>
        </w:rPr>
        <w:t>daring</w:t>
      </w:r>
      <w:r w:rsidRPr="00596BC6">
        <w:rPr>
          <w:rFonts w:eastAsia="Times New Roman"/>
          <w:lang w:eastAsia="id-ID"/>
        </w:rPr>
        <w:t>).</w:t>
      </w:r>
      <w:r w:rsidRPr="00596BC6">
        <w:rPr>
          <w:rFonts w:eastAsia="Times New Roman"/>
          <w:lang w:val="en-US" w:eastAsia="id-ID"/>
        </w:rPr>
        <w:t xml:space="preserve"> </w:t>
      </w:r>
      <w:r w:rsidRPr="00596BC6">
        <w:rPr>
          <w:rFonts w:eastAsia="Times New Roman"/>
          <w:lang w:eastAsia="id-ID"/>
        </w:rPr>
        <w:t>Industri dan bisnis dalam pengembangan</w:t>
      </w:r>
      <w:r w:rsidRPr="00596BC6">
        <w:rPr>
          <w:rFonts w:eastAsia="Times New Roman"/>
          <w:lang w:val="en-US" w:eastAsia="id-ID"/>
        </w:rPr>
        <w:t xml:space="preserve"> </w:t>
      </w:r>
      <w:r w:rsidRPr="00596BC6">
        <w:rPr>
          <w:rFonts w:eastAsia="Times New Roman"/>
          <w:lang w:eastAsia="id-ID"/>
        </w:rPr>
        <w:t>aplikasi dan produk online sudah menjadi</w:t>
      </w:r>
      <w:r w:rsidRPr="00596BC6">
        <w:rPr>
          <w:rFonts w:eastAsia="Times New Roman"/>
          <w:lang w:val="en-US" w:eastAsia="id-ID"/>
        </w:rPr>
        <w:t xml:space="preserve"> </w:t>
      </w:r>
      <w:r w:rsidR="00803720">
        <w:rPr>
          <w:rFonts w:eastAsia="Times New Roman"/>
          <w:lang w:eastAsia="id-ID"/>
        </w:rPr>
        <w:t xml:space="preserve">hal yang menjanjikan. </w:t>
      </w:r>
      <w:r w:rsidRPr="00596BC6">
        <w:rPr>
          <w:rFonts w:eastAsia="Times New Roman"/>
          <w:lang w:eastAsia="id-ID"/>
        </w:rPr>
        <w:t>Perkembangan</w:t>
      </w:r>
      <w:r w:rsidRPr="00596BC6">
        <w:rPr>
          <w:rFonts w:eastAsia="Times New Roman"/>
          <w:lang w:val="en-US" w:eastAsia="id-ID"/>
        </w:rPr>
        <w:t xml:space="preserve"> </w:t>
      </w:r>
      <w:r w:rsidRPr="00596BC6">
        <w:rPr>
          <w:rFonts w:eastAsia="Times New Roman"/>
          <w:lang w:eastAsia="id-ID"/>
        </w:rPr>
        <w:t>industri aplikasi yang semakin pesat</w:t>
      </w:r>
      <w:r w:rsidRPr="00596BC6">
        <w:rPr>
          <w:rFonts w:eastAsia="Times New Roman"/>
          <w:lang w:val="en-US" w:eastAsia="id-ID"/>
        </w:rPr>
        <w:t xml:space="preserve"> membuat persaingan perusahaan pengembang aplikasi dan produk online semakin ketat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 xml:space="preserve">(Pramesti </w:t>
      </w:r>
      <w:r w:rsidR="00B94326" w:rsidRPr="00803720">
        <w:rPr>
          <w:rFonts w:eastAsia="Times New Roman"/>
          <w:i/>
          <w:noProof/>
          <w:lang w:val="en-US" w:eastAsia="id-ID"/>
        </w:rPr>
        <w:t>et al</w:t>
      </w:r>
      <w:r w:rsidR="00B94326" w:rsidRPr="00B94326">
        <w:rPr>
          <w:rFonts w:eastAsia="Times New Roman"/>
          <w:noProof/>
          <w:lang w:val="en-US" w:eastAsia="id-ID"/>
        </w:rPr>
        <w:t>., 2019)</w:t>
      </w:r>
      <w:r w:rsidR="00B94326">
        <w:rPr>
          <w:rFonts w:eastAsia="Times New Roman"/>
          <w:lang w:val="en-US" w:eastAsia="id-ID"/>
        </w:rPr>
        <w:fldChar w:fldCharType="end"/>
      </w:r>
      <w:r w:rsidR="00B94326">
        <w:rPr>
          <w:rFonts w:eastAsia="Times New Roman"/>
          <w:lang w:val="en-US" w:eastAsia="id-ID"/>
        </w:rPr>
        <w:t>.</w:t>
      </w:r>
      <w:r w:rsidRPr="00596BC6">
        <w:rPr>
          <w:rFonts w:eastAsia="Times New Roman"/>
          <w:lang w:val="en-US" w:eastAsia="id-ID"/>
        </w:rPr>
        <w:t xml:space="preserve"> </w:t>
      </w:r>
    </w:p>
    <w:p w14:paraId="143CB54A" w14:textId="06C187F7"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Sebuah ulasan online menjadi hal yang penting bagi konsumen untuk niat pembelian online. Survei dari </w:t>
      </w:r>
      <w:r w:rsidRPr="00596BC6">
        <w:rPr>
          <w:rFonts w:eastAsia="Times New Roman"/>
          <w:i/>
          <w:iCs/>
          <w:lang w:val="en-US" w:eastAsia="id-ID"/>
        </w:rPr>
        <w:t>The BrightLocal</w:t>
      </w:r>
      <w:r w:rsidRPr="00596BC6">
        <w:rPr>
          <w:rFonts w:eastAsia="Times New Roman"/>
          <w:lang w:val="en-US" w:eastAsia="id-ID"/>
        </w:rPr>
        <w:t xml:space="preserve"> menyatakan bahwa 93% konsumen membaca ulasan online untuk membuat keputusan pembelian dan 85% konsumen mempercayai ulasan tersebut seperti mendengar dari rekomendasi personal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DOI":"10.21043/bisnis.v8i2.8764","ISSN":"2442-3718","abstract":"&lt;p&gt;This research aims to find the effect of produck knowledge, brand image, brand ambassador against purchasing decisions top white coffie products in students of the faculy of economics and Islamic busines (FEBI) IAIN Kudus 2016-2017. Many factors motivate consumers to make purchasing decisions. Purchasing decisions are consumer behavior in deciding whether to buy a product or not. Usually consuimers will consider before going to decide on a purchase a product that will buy. This research uses quantitative research, the population in this study amounted to 1.091 Student. While the sample used 92 student. The analysis technique uses multiple linear regression analysis. The results of this study indicate that product knowledge has an effect on purchasing decisions. Brand image affects purchasing decisions and brand ambassador influences decision making. And together Product Knowledge, Brand Image, Brand Ambassador influence purchasing decisions.&lt;/p&gt;","author":[{"dropping-particle":"","family":"Suparwi","given":"Suparwi","non-dropping-particle":"","parse-names":false,"suffix":""},{"dropping-particle":"","family":"Fitriyani","given":"Syarifatul","non-dropping-particle":"","parse-names":false,"suffix":""}],"container-title":"BISNIS : Jurnal Bisnis dan Manajemen Islam","id":"ITEM-1","issue":"2","issued":{"date-parts":[["2020"]]},"page":"253","title":"Pengaruh Product Knowledge, Brand Image, dan Brand Ambassador Terhadap Keputusan Pembelian Top White Coffe Mahasiswa FEBI IAIN Kudus 2016-2017","type":"article-journal","volume":"8"},"uris":["http://www.mendeley.com/documents/?uuid=1a8f538e-71db-4d38-a0c4-17642d05d566"]}],"mendeley":{"formattedCitation":"(Suparwi &amp; Fitriyani, 2020)","plainTextFormattedCitation":"(Suparwi &amp; Fitriyani, 2020)","previouslyFormattedCitation":"(Suparwi &amp; Fitriyani, 2020)"},"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Suparwi &amp; Fitriyani, 2020)</w:t>
      </w:r>
      <w:r w:rsidR="00B94326">
        <w:rPr>
          <w:rFonts w:eastAsia="Times New Roman"/>
          <w:lang w:val="en-US" w:eastAsia="id-ID"/>
        </w:rPr>
        <w:fldChar w:fldCharType="end"/>
      </w:r>
      <w:r w:rsidRPr="00596BC6">
        <w:rPr>
          <w:rFonts w:eastAsia="Times New Roman"/>
          <w:lang w:val="en-US" w:eastAsia="id-ID"/>
        </w:rPr>
        <w:t xml:space="preserve">. Namun, menurut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Hariono","given":"Lavenia","non-dropping-particle":"","parse-names":false,"suffix":""}],"container-title":"kompetensi","id":"ITEM-1","issue":"1","issued":{"date-parts":[["2018"]]},"page":"12-23","title":"APAKAH E-WOM (ELECTRONIC WORD OF MOUTH) BISA MENGALAHKAN WOM (WORD OF MOUTH) DALAM MEMPENGARUHI PENJUALAN PRODUK KULINER","type":"article-journal","volume":"12"},"uris":["http://www.mendeley.com/documents/?uuid=e49143db-0812-4520-b3be-1cdfbf2e6b3b"]}],"mendeley":{"formattedCitation":"(Hariono, 2018)","plainTextFormattedCitation":"(Hariono, 2018)","previouslyFormattedCitation":"(Hariono, 2018)"},"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Hariono, 2018)</w:t>
      </w:r>
      <w:r w:rsidR="00B94326">
        <w:rPr>
          <w:rFonts w:eastAsia="Times New Roman"/>
          <w:lang w:val="en-US" w:eastAsia="id-ID"/>
        </w:rPr>
        <w:fldChar w:fldCharType="end"/>
      </w:r>
      <w:r w:rsidR="00B94326">
        <w:rPr>
          <w:rFonts w:eastAsia="Times New Roman"/>
          <w:lang w:val="en-US" w:eastAsia="id-ID"/>
        </w:rPr>
        <w:t>,</w:t>
      </w:r>
      <w:r w:rsidRPr="00596BC6">
        <w:rPr>
          <w:rFonts w:eastAsia="Times New Roman"/>
          <w:lang w:val="en-US" w:eastAsia="id-ID"/>
        </w:rPr>
        <w:t xml:space="preserve"> ulasan online yang negatif cenderung lebih berpengaruh daripada ulasan </w:t>
      </w:r>
      <w:r w:rsidRPr="00596BC6">
        <w:rPr>
          <w:rFonts w:eastAsia="Times New Roman"/>
          <w:lang w:val="en-US" w:eastAsia="id-ID"/>
        </w:rPr>
        <w:lastRenderedPageBreak/>
        <w:t xml:space="preserve">yang positif sehingga dapat memainkan peran yang lebih penting dalam mempengaruhi persepsi konsumen. </w:t>
      </w:r>
    </w:p>
    <w:p w14:paraId="780382F7" w14:textId="36577518" w:rsidR="007F6982" w:rsidRPr="00596BC6" w:rsidRDefault="007F6982" w:rsidP="00351CC3">
      <w:pPr>
        <w:autoSpaceDE w:val="0"/>
        <w:autoSpaceDN w:val="0"/>
        <w:adjustRightInd w:val="0"/>
        <w:ind w:left="426" w:firstLine="567"/>
        <w:rPr>
          <w:rFonts w:eastAsia="Times New Roman"/>
          <w:lang w:val="en-US" w:eastAsia="id-ID"/>
        </w:rPr>
      </w:pPr>
      <w:r w:rsidRPr="00596BC6">
        <w:rPr>
          <w:rFonts w:eastAsia="Times New Roman"/>
          <w:lang w:val="en-US" w:eastAsia="id-ID"/>
        </w:rPr>
        <w:t>Ulasan online yang diberikan akan lebih mempengaruhi konsumen yang melakukan interaksi dengan sosial media dengan konsumen yang kurang menggunakan sosial media</w:t>
      </w:r>
      <w:r w:rsidR="00351CC3">
        <w:rPr>
          <w:rFonts w:eastAsia="Times New Roman"/>
          <w:lang w:val="en-US" w:eastAsia="id-ID"/>
        </w:rPr>
        <w:t xml:space="preserve">.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Nurohman","given":"Yulfan A.","non-dropping-particle":"","parse-names":false,"suffix":""},{"dropping-particle":"","family":"Qurniawati","given":"Rina Sari","non-dropping-particle":"","parse-names":false,"suffix":""}],"id":"ITEM-1","issued":{"date-parts":[["2019"]]},"page":"19-34","title":"Pengaruh Komunikasi Sosial Media Terhadap Persepsi Konsumen Pada Produk Kosmetik Halal (Yulfan A. Nurohman, Rina Sari Qurniawati) 19","type":"article-journal"},"uris":["http://www.mendeley.com/documents/?uuid=d42717ba-0c50-4c8c-88e2-7df9de1216e1"]}],"mendeley":{"formattedCitation":"(Nurohman &amp; Qurniawati, 2019)","plainTextFormattedCitation":"(Nurohman &amp; Qurniawati, 2019)","previouslyFormattedCitation":"(Nurohman &amp; Qurniawati,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Nurohman &amp; Qurniawati, 2019)</w:t>
      </w:r>
      <w:r w:rsidR="00B94326">
        <w:rPr>
          <w:rFonts w:eastAsia="Times New Roman"/>
          <w:lang w:val="en-US" w:eastAsia="id-ID"/>
        </w:rPr>
        <w:fldChar w:fldCharType="end"/>
      </w:r>
      <w:r w:rsidRPr="00596BC6">
        <w:rPr>
          <w:rFonts w:eastAsia="Times New Roman"/>
          <w:lang w:val="en-US" w:eastAsia="id-ID"/>
        </w:rPr>
        <w:t xml:space="preserve">, platform media sosial menawarkan kesempatan bagi pelanggan untuk berinteraksi dengan konsumen lain. Dengan demikian, perusahaan tidak lagi menjadi satu-satunya sumber komunikasi merek. Selain itu, konsumen semakin menggunakan situs media sosial untuk mencari informasi dan berpaling dari media tradisional, seperti televisi, radio, dan majalah </w:t>
      </w:r>
      <w:r w:rsidR="00B94326">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 xml:space="preserve">(Pramesti </w:t>
      </w:r>
      <w:r w:rsidR="00B94326" w:rsidRPr="006A7CAF">
        <w:rPr>
          <w:rFonts w:eastAsia="Times New Roman"/>
          <w:i/>
          <w:noProof/>
          <w:lang w:val="en-US" w:eastAsia="id-ID"/>
        </w:rPr>
        <w:t>et al.</w:t>
      </w:r>
      <w:r w:rsidR="00B94326" w:rsidRPr="00B94326">
        <w:rPr>
          <w:rFonts w:eastAsia="Times New Roman"/>
          <w:noProof/>
          <w:lang w:val="en-US" w:eastAsia="id-ID"/>
        </w:rPr>
        <w:t>, 2019)</w:t>
      </w:r>
      <w:r w:rsidR="00B94326">
        <w:rPr>
          <w:rFonts w:eastAsia="Times New Roman"/>
          <w:lang w:val="en-US" w:eastAsia="id-ID"/>
        </w:rPr>
        <w:fldChar w:fldCharType="end"/>
      </w:r>
      <w:r w:rsidRPr="00596BC6">
        <w:rPr>
          <w:rFonts w:eastAsia="Times New Roman"/>
          <w:lang w:val="en-US" w:eastAsia="id-ID"/>
        </w:rPr>
        <w:t xml:space="preserve">. Fenomena ini telah mengurangi kontrol pemasar terhadap manajemen merek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Romdonny &amp; Rosmadi, 2018)</w:t>
      </w:r>
      <w:r w:rsidR="006A7CAF">
        <w:rPr>
          <w:rFonts w:eastAsia="Times New Roman"/>
          <w:lang w:val="en-US" w:eastAsia="id-ID"/>
        </w:rPr>
        <w:fldChar w:fldCharType="end"/>
      </w:r>
      <w:r w:rsidR="006A7CAF">
        <w:rPr>
          <w:rFonts w:eastAsia="Times New Roman"/>
          <w:lang w:val="en-US" w:eastAsia="id-ID"/>
        </w:rPr>
        <w:t>.</w:t>
      </w:r>
    </w:p>
    <w:p w14:paraId="39C42894" w14:textId="4963CFB1"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Profil dan informasi produk dan perusahaan di jaringan media sosial adalah diasumsikan sebagai sumber yang andal dan kredibel, lebih dapat diandalkan dan layak daripada tipe pemasaran tradisional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Romdonny &amp; Rosmadi, 2018)</w:t>
      </w:r>
      <w:r w:rsidR="006A7CAF">
        <w:rPr>
          <w:rFonts w:eastAsia="Times New Roman"/>
          <w:lang w:val="en-US" w:eastAsia="id-ID"/>
        </w:rPr>
        <w:fldChar w:fldCharType="end"/>
      </w:r>
      <w:r w:rsidRPr="00596BC6">
        <w:rPr>
          <w:rFonts w:eastAsia="Times New Roman"/>
          <w:lang w:val="en-US" w:eastAsia="id-ID"/>
        </w:rPr>
        <w:t xml:space="preserve">. Menurut para peneliti dalam pemasaran tradisional, konsumen akan memberi tahu tujuh hingga sepuluh orang tentang produk tersebut, tetapi sekarang bersifat media sosial memungkinkan konsumen untuk berbagi pengalaman dengan pelanggan lain dalam waktu singkat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 xml:space="preserve">(Pramesti </w:t>
      </w:r>
      <w:r w:rsidR="006A7CAF" w:rsidRPr="006A7CAF">
        <w:rPr>
          <w:rFonts w:eastAsia="Times New Roman"/>
          <w:i/>
          <w:noProof/>
          <w:lang w:val="en-US" w:eastAsia="id-ID"/>
        </w:rPr>
        <w:t>et al.</w:t>
      </w:r>
      <w:r w:rsidR="006A7CAF" w:rsidRPr="006A7CAF">
        <w:rPr>
          <w:rFonts w:eastAsia="Times New Roman"/>
          <w:noProof/>
          <w:lang w:val="en-US" w:eastAsia="id-ID"/>
        </w:rPr>
        <w:t>, 2019)</w:t>
      </w:r>
      <w:r w:rsidR="006A7CAF">
        <w:rPr>
          <w:rFonts w:eastAsia="Times New Roman"/>
          <w:lang w:val="en-US" w:eastAsia="id-ID"/>
        </w:rPr>
        <w:fldChar w:fldCharType="end"/>
      </w:r>
      <w:r w:rsidR="006A7CAF">
        <w:rPr>
          <w:rFonts w:eastAsia="Times New Roman"/>
          <w:lang w:val="en-US" w:eastAsia="id-ID"/>
        </w:rPr>
        <w:t>.</w:t>
      </w:r>
    </w:p>
    <w:p w14:paraId="35559081" w14:textId="3C7146F5"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Media sosial memainkan peran penting dalam membangun merek juga. Ekuitas merek berbasis konsumen adalah evaluasi intangible dari merek dan subyektif untuk konsumen, sebagai hasilnya nilai yang dirasakan secara objektif. </w:t>
      </w:r>
      <w:r w:rsidRPr="00596BC6">
        <w:rPr>
          <w:rFonts w:eastAsia="Times New Roman"/>
          <w:lang w:val="en-US" w:eastAsia="id-ID"/>
        </w:rPr>
        <w:lastRenderedPageBreak/>
        <w:t xml:space="preserve">Empat dimensi utama ekuitas merek adalah kesadaran dan asosiasi merek pelanggan, pelanggan loyalitas merek dan persepsi kualitas merek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usliyawati","given":"","non-dropping-particle":"","parse-names":false,"suffix":""},{"dropping-particle":"","family":"Damayanti","given":"","non-dropping-particle":"","parse-names":false,"suffix":""},{"dropping-particle":"","family":"Prawira","given":"Sefrizal Nata","non-dropping-particle":"","parse-names":false,"suffix":""}],"container-title":"Jurnal Ilmiah Edutic","id":"ITEM-1","issue":"1","issued":{"date-parts":[["2020"]]},"page":"12-19","title":"IMPLEMENTASI METODE SAW DALAM SISTEM PENDUKUNG KEPUTUSAN PEMILIHAN MODEL SOCIAL CUSTOMER RELATIONSHIP MANAGEMENT","type":"article-journal","volume":"7"},"uris":["http://www.mendeley.com/documents/?uuid=f0fc76f8-d286-486a-9912-fad5badb1aff"]}],"mendeley":{"formattedCitation":"(Rusliyawati et al., 2020)","plainTextFormattedCitation":"(Rusliyawati et al., 2020)","previouslyFormattedCitation":"(Rusliyawati et al., 2020)"},"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 xml:space="preserve">(Rusliyawati </w:t>
      </w:r>
      <w:r w:rsidR="006A7CAF" w:rsidRPr="006A7CAF">
        <w:rPr>
          <w:rFonts w:eastAsia="Times New Roman"/>
          <w:i/>
          <w:noProof/>
          <w:lang w:val="en-US" w:eastAsia="id-ID"/>
        </w:rPr>
        <w:t>et al</w:t>
      </w:r>
      <w:r w:rsidR="006A7CAF" w:rsidRPr="006A7CAF">
        <w:rPr>
          <w:rFonts w:eastAsia="Times New Roman"/>
          <w:noProof/>
          <w:lang w:val="en-US" w:eastAsia="id-ID"/>
        </w:rPr>
        <w:t>., 2020)</w:t>
      </w:r>
      <w:r w:rsidR="006A7CAF">
        <w:rPr>
          <w:rFonts w:eastAsia="Times New Roman"/>
          <w:lang w:val="en-US" w:eastAsia="id-ID"/>
        </w:rPr>
        <w:fldChar w:fldCharType="end"/>
      </w:r>
      <w:r w:rsidRPr="00596BC6">
        <w:rPr>
          <w:rFonts w:eastAsia="Times New Roman"/>
          <w:lang w:val="en-US" w:eastAsia="id-ID"/>
        </w:rPr>
        <w:t>.</w:t>
      </w:r>
    </w:p>
    <w:p w14:paraId="2E957D6E" w14:textId="77777777" w:rsidR="007F6982" w:rsidRPr="00596BC6" w:rsidRDefault="007F6982" w:rsidP="007F6982">
      <w:pPr>
        <w:autoSpaceDE w:val="0"/>
        <w:autoSpaceDN w:val="0"/>
        <w:adjustRightInd w:val="0"/>
        <w:ind w:left="426" w:firstLine="567"/>
        <w:rPr>
          <w:rFonts w:eastAsia="Times New Roman"/>
          <w:lang w:eastAsia="id-ID"/>
        </w:rPr>
      </w:pPr>
      <w:r w:rsidRPr="00596BC6">
        <w:rPr>
          <w:rFonts w:eastAsia="Times New Roman"/>
          <w:lang w:val="sv-SE" w:eastAsia="id-ID"/>
        </w:rPr>
        <w:t xml:space="preserve">Di samping itu, upaya mempertahankan loyalitas merek ini merupakan upaya strategis yang lebih efektif dibandingkan dengan upaya menarik pelanggan baru. Persoalan merek menjadi salah satu persoalan yang harus dipantau secara terus menerus oleh setiap perusahaan. </w:t>
      </w:r>
    </w:p>
    <w:p w14:paraId="37F9B343" w14:textId="0AE53BAE" w:rsidR="007F6982" w:rsidRDefault="007F6982" w:rsidP="007F6982">
      <w:pPr>
        <w:autoSpaceDE w:val="0"/>
        <w:autoSpaceDN w:val="0"/>
        <w:adjustRightInd w:val="0"/>
        <w:ind w:left="426" w:firstLine="567"/>
        <w:rPr>
          <w:rFonts w:eastAsia="Times New Roman"/>
          <w:lang w:val="sv-SE" w:eastAsia="id-ID"/>
        </w:rPr>
      </w:pPr>
      <w:r w:rsidRPr="00596BC6">
        <w:rPr>
          <w:rFonts w:eastAsia="Times New Roman"/>
          <w:lang w:val="sv-SE" w:eastAsia="id-ID"/>
        </w:rPr>
        <w:t xml:space="preserve">Merek merek yang kuat, teruji, dan bernilai tinggi terbukti tidak hanya sukses mengalahkan hitungan-hitungan rasional, tetapi juga canggih mengolah sisi - sisi emosional konsumen. </w:t>
      </w:r>
      <w:r w:rsidRPr="00596BC6">
        <w:rPr>
          <w:rFonts w:eastAsia="Times New Roman"/>
          <w:lang w:eastAsia="id-ID"/>
        </w:rPr>
        <w:t xml:space="preserve">Terdapat suatu teori yang berkaitan dengan kepercayaan tersebut yaitu </w:t>
      </w:r>
      <w:r w:rsidRPr="00596BC6">
        <w:rPr>
          <w:rFonts w:eastAsia="Times New Roman"/>
          <w:i/>
          <w:lang w:eastAsia="id-ID"/>
        </w:rPr>
        <w:t>Trust In A Brand</w:t>
      </w:r>
      <w:r w:rsidRPr="00596BC6">
        <w:rPr>
          <w:rFonts w:eastAsia="Times New Roman"/>
          <w:lang w:eastAsia="id-ID"/>
        </w:rPr>
        <w:t>,</w:t>
      </w:r>
      <w:r w:rsidRPr="00596BC6">
        <w:rPr>
          <w:rFonts w:eastAsia="Times New Roman"/>
          <w:lang w:val="en-US" w:eastAsia="id-ID"/>
        </w:rPr>
        <w:t xml:space="preserve"> </w:t>
      </w:r>
      <w:r w:rsidRPr="00596BC6">
        <w:rPr>
          <w:rFonts w:eastAsia="Times New Roman"/>
          <w:lang w:eastAsia="id-ID"/>
        </w:rPr>
        <w:t>yang meliputi 3 hal yaitu Karateristik Merek (</w:t>
      </w:r>
      <w:r w:rsidRPr="00596BC6">
        <w:rPr>
          <w:rFonts w:eastAsia="Times New Roman"/>
          <w:i/>
          <w:iCs/>
          <w:lang w:eastAsia="id-ID"/>
        </w:rPr>
        <w:t>brand characteristic)</w:t>
      </w:r>
      <w:r w:rsidRPr="00596BC6">
        <w:rPr>
          <w:rFonts w:eastAsia="Times New Roman"/>
          <w:lang w:eastAsia="id-ID"/>
        </w:rPr>
        <w:t>, Karakteristik Perusahaan (</w:t>
      </w:r>
      <w:r w:rsidRPr="00596BC6">
        <w:rPr>
          <w:rFonts w:eastAsia="Times New Roman"/>
          <w:i/>
          <w:iCs/>
          <w:lang w:eastAsia="id-ID"/>
        </w:rPr>
        <w:t>company characteristic)</w:t>
      </w:r>
      <w:r w:rsidRPr="00596BC6">
        <w:rPr>
          <w:rFonts w:eastAsia="Times New Roman"/>
          <w:lang w:eastAsia="id-ID"/>
        </w:rPr>
        <w:t>, dan Karakteristik Konsumen (</w:t>
      </w:r>
      <w:r w:rsidRPr="00596BC6">
        <w:rPr>
          <w:rFonts w:eastAsia="Times New Roman"/>
          <w:i/>
          <w:iCs/>
          <w:lang w:eastAsia="id-ID"/>
        </w:rPr>
        <w:t>consumer-brand characteristic</w:t>
      </w:r>
      <w:r w:rsidRPr="00596BC6">
        <w:rPr>
          <w:rFonts w:eastAsia="Times New Roman"/>
          <w:iCs/>
          <w:lang w:eastAsia="id-ID"/>
        </w:rPr>
        <w:t>)</w:t>
      </w:r>
      <w:r w:rsidRPr="00596BC6">
        <w:rPr>
          <w:rFonts w:eastAsia="Times New Roman"/>
          <w:lang w:eastAsia="id-ID"/>
        </w:rPr>
        <w:t xml:space="preserve">. Merek bisa memiliki nilai tinggi karena ada </w:t>
      </w:r>
      <w:r w:rsidRPr="00596BC6">
        <w:rPr>
          <w:rFonts w:eastAsia="Times New Roman"/>
          <w:i/>
          <w:iCs/>
          <w:lang w:eastAsia="id-ID"/>
        </w:rPr>
        <w:t xml:space="preserve">brand building activity </w:t>
      </w:r>
      <w:r w:rsidRPr="00596BC6">
        <w:rPr>
          <w:rFonts w:eastAsia="Times New Roman"/>
          <w:lang w:eastAsia="id-ID"/>
        </w:rPr>
        <w:t xml:space="preserve">yang bukan sekadar berdasarkan komunikasi, tetapi merupakan segala macam usaha lain untuk memperkuat merek tersebut. </w:t>
      </w:r>
      <w:r w:rsidRPr="00596BC6">
        <w:rPr>
          <w:rFonts w:eastAsia="Times New Roman"/>
          <w:lang w:val="sv-SE" w:eastAsia="id-ID"/>
        </w:rPr>
        <w:t xml:space="preserve">Dari komunikasi, merek bisa menjanjikan sesuatu, bahkan lebih dari janji, merek juga mensinyalkan sesuatu </w:t>
      </w:r>
      <w:r w:rsidRPr="00596BC6">
        <w:rPr>
          <w:rFonts w:eastAsia="Times New Roman"/>
          <w:i/>
          <w:iCs/>
          <w:lang w:val="sv-SE" w:eastAsia="id-ID"/>
        </w:rPr>
        <w:t>(brand</w:t>
      </w:r>
      <w:r>
        <w:rPr>
          <w:rFonts w:eastAsia="Times New Roman"/>
          <w:i/>
          <w:iCs/>
          <w:lang w:val="sv-SE" w:eastAsia="id-ID"/>
        </w:rPr>
        <w:t xml:space="preserve"> </w:t>
      </w:r>
      <w:r w:rsidRPr="00596BC6">
        <w:rPr>
          <w:rFonts w:eastAsia="Times New Roman"/>
          <w:i/>
          <w:iCs/>
          <w:lang w:val="sv-SE" w:eastAsia="id-ID"/>
        </w:rPr>
        <w:t xml:space="preserve">signaling). </w:t>
      </w:r>
      <w:r w:rsidRPr="00596BC6">
        <w:rPr>
          <w:rFonts w:eastAsia="Times New Roman"/>
          <w:lang w:val="sv-SE" w:eastAsia="id-ID"/>
        </w:rPr>
        <w:t>Merek akan mempunyai reputasi jika ia memiliki kualitas dan karisma.</w:t>
      </w:r>
    </w:p>
    <w:p w14:paraId="172F340B" w14:textId="79837650" w:rsidR="009128E1" w:rsidRDefault="009128E1" w:rsidP="007F6982">
      <w:pPr>
        <w:autoSpaceDE w:val="0"/>
        <w:autoSpaceDN w:val="0"/>
        <w:adjustRightInd w:val="0"/>
        <w:ind w:left="426" w:firstLine="567"/>
        <w:rPr>
          <w:rFonts w:eastAsia="Times New Roman"/>
          <w:lang w:eastAsia="id-ID"/>
        </w:rPr>
      </w:pPr>
      <w:r>
        <w:rPr>
          <w:rFonts w:eastAsia="Times New Roman"/>
          <w:lang w:val="sv-SE" w:eastAsia="id-ID"/>
        </w:rPr>
        <w:t xml:space="preserve">Fenomena yang peneliti temukan bahwa ulasan yang diberikan oleh konsumen sebelumnya akan mempengarahui keputusan pembelian yang akan dilakukan, lebih lanjut dikemukakan bahwa kepercayaan trhdap brand juga </w:t>
      </w:r>
      <w:r>
        <w:rPr>
          <w:rFonts w:eastAsia="Times New Roman"/>
          <w:lang w:val="sv-SE" w:eastAsia="id-ID"/>
        </w:rPr>
        <w:lastRenderedPageBreak/>
        <w:t>berpengaruh terhadap keputusan pembelian, khususnya pada produk elektrokin konsumen lebih mempercayakan terhadap merek yang sudah memiliki nama, pada sisi lain, lama penggunaan sosial media tidak terlalu berpengaruh terhadap keputusan pembelian yang dilakukan oleh konsumen.</w:t>
      </w:r>
    </w:p>
    <w:p w14:paraId="015EE411" w14:textId="11721F42" w:rsidR="007F6982" w:rsidRPr="00596BC6" w:rsidRDefault="007F6982" w:rsidP="007F6982">
      <w:pPr>
        <w:autoSpaceDE w:val="0"/>
        <w:autoSpaceDN w:val="0"/>
        <w:adjustRightInd w:val="0"/>
        <w:ind w:left="426" w:firstLine="567"/>
        <w:rPr>
          <w:rFonts w:eastAsia="Times New Roman"/>
          <w:lang w:eastAsia="id-ID"/>
        </w:rPr>
      </w:pPr>
      <w:r w:rsidRPr="00596BC6">
        <w:t>Berdasarkan latar belakang tersebut, peneliti tertarik melakukan suatu penelitian mengenai keputusan pembelian</w:t>
      </w:r>
      <w:r w:rsidRPr="00596BC6">
        <w:rPr>
          <w:lang w:val="en-US"/>
        </w:rPr>
        <w:t>,</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dengan mengambil judul “Keputusan Pembelian </w:t>
      </w:r>
      <w:r w:rsidRPr="00596BC6">
        <w:rPr>
          <w:lang w:val="en-US"/>
        </w:rPr>
        <w:t>Ditinjau Dari</w:t>
      </w:r>
      <w:r w:rsidRPr="00596BC6">
        <w:t xml:space="preserve"> </w:t>
      </w:r>
      <w:bookmarkStart w:id="2" w:name="_Hlk87260776"/>
      <w:r w:rsidRPr="00596BC6">
        <w:rPr>
          <w:i/>
        </w:rPr>
        <w:t>Online Customer Review</w:t>
      </w:r>
      <w:r w:rsidRPr="00596BC6">
        <w:t xml:space="preserve">, Penggunaan Sosial Media, dan </w:t>
      </w:r>
      <w:r w:rsidRPr="00596BC6">
        <w:rPr>
          <w:i/>
        </w:rPr>
        <w:t>Brand Trust</w:t>
      </w:r>
      <w:bookmarkEnd w:id="2"/>
      <w:r w:rsidRPr="00596BC6">
        <w:t xml:space="preserve"> </w:t>
      </w:r>
      <w:r w:rsidR="00AF5B5B">
        <w:rPr>
          <w:lang w:val="en-US"/>
        </w:rPr>
        <w:t>Online Shop</w:t>
      </w:r>
      <w:r>
        <w:t xml:space="preserve"> Shopee di Surakarta</w:t>
      </w:r>
      <w:r w:rsidRPr="00596BC6">
        <w:rPr>
          <w:lang w:val="en-GB"/>
        </w:rPr>
        <w:t>”</w:t>
      </w:r>
    </w:p>
    <w:p w14:paraId="306001AC" w14:textId="77777777" w:rsidR="007F6982" w:rsidRPr="00596BC6" w:rsidRDefault="007F6982" w:rsidP="0029601B">
      <w:pPr>
        <w:pStyle w:val="Heading4"/>
      </w:pPr>
      <w:r w:rsidRPr="00596BC6">
        <w:t>Rumusan Masalah</w:t>
      </w:r>
    </w:p>
    <w:p w14:paraId="6E2CDE6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b/>
          <w:bCs/>
          <w:lang w:val="en-GB"/>
        </w:rPr>
        <w:tab/>
      </w:r>
      <w:r w:rsidRPr="00596BC6">
        <w:rPr>
          <w:b/>
          <w:bCs/>
          <w:lang w:val="en-GB"/>
        </w:rPr>
        <w:tab/>
      </w:r>
      <w:r w:rsidRPr="00596BC6">
        <w:rPr>
          <w:lang w:val="en-GB"/>
        </w:rPr>
        <w:t>Berdasarkan latar belakang yang diuraikan, maka rumusan masalah dalam penelitian ini adalah:</w:t>
      </w:r>
    </w:p>
    <w:p w14:paraId="4A5C0BBD" w14:textId="01DB4E65"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bookmarkStart w:id="3" w:name="_GoBack"/>
      <w:bookmarkEnd w:id="3"/>
      <w:r w:rsidRPr="00596BC6">
        <w:t xml:space="preserve">Apakah terdapat </w:t>
      </w:r>
      <w:r w:rsidR="00251C60">
        <w:rPr>
          <w:lang w:val="en-US"/>
        </w:rPr>
        <w:t>ber</w:t>
      </w:r>
      <w:r w:rsidR="00251C60">
        <w:t>pengaruh simultan</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terhadap keputusan pembelian pada </w:t>
      </w:r>
      <w:r w:rsidR="00351CC3">
        <w:t>online shop</w:t>
      </w:r>
      <w:r w:rsidRPr="00596BC6">
        <w:t xml:space="preserve"> shopee di Surakarta?</w:t>
      </w:r>
    </w:p>
    <w:p w14:paraId="483B2175" w14:textId="77777777"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Apakah terdapat pengaruh positif dan signifikan </w:t>
      </w:r>
      <w:r w:rsidRPr="00596BC6">
        <w:rPr>
          <w:i/>
          <w:iCs/>
          <w:lang w:val="en-GB"/>
        </w:rPr>
        <w:t xml:space="preserve">online customer review </w:t>
      </w:r>
      <w:r w:rsidRPr="00596BC6">
        <w:rPr>
          <w:lang w:val="en-GB"/>
        </w:rPr>
        <w:t>terhadap keputusan pembelian?</w:t>
      </w:r>
    </w:p>
    <w:p w14:paraId="1F7F7081" w14:textId="77777777"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ab/>
        <w:t>Apakah terdapat pengaruh positif dan signifikan penggunaan sosial media</w:t>
      </w:r>
      <w:r w:rsidRPr="00596BC6">
        <w:rPr>
          <w:i/>
          <w:iCs/>
          <w:lang w:val="en-GB"/>
        </w:rPr>
        <w:t xml:space="preserve"> </w:t>
      </w:r>
      <w:r w:rsidRPr="00596BC6">
        <w:rPr>
          <w:lang w:val="en-GB"/>
        </w:rPr>
        <w:t>terhadap keputusan pembelian?</w:t>
      </w:r>
    </w:p>
    <w:p w14:paraId="38D6FA50" w14:textId="2BE4E6C1" w:rsidR="00192F21" w:rsidRDefault="007F6982" w:rsidP="00192F21">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Apakah terdapat pengaruh positif dan signifikan </w:t>
      </w:r>
      <w:r w:rsidRPr="00596BC6">
        <w:rPr>
          <w:i/>
          <w:iCs/>
          <w:lang w:val="en-GB"/>
        </w:rPr>
        <w:t>brand trust</w:t>
      </w:r>
      <w:r w:rsidRPr="00596BC6">
        <w:rPr>
          <w:lang w:val="en-GB"/>
        </w:rPr>
        <w:t xml:space="preserve"> terhadap keputusan pembelian?</w:t>
      </w:r>
    </w:p>
    <w:p w14:paraId="07754FE9" w14:textId="77777777" w:rsidR="00192F21" w:rsidRPr="00192F21" w:rsidRDefault="00192F21" w:rsidP="00192F21">
      <w:pPr>
        <w:pStyle w:val="ListParagraph"/>
        <w:tabs>
          <w:tab w:val="left" w:pos="426"/>
          <w:tab w:val="left" w:pos="851"/>
          <w:tab w:val="left" w:pos="1276"/>
          <w:tab w:val="left" w:pos="1701"/>
          <w:tab w:val="left" w:pos="2127"/>
          <w:tab w:val="left" w:pos="2552"/>
          <w:tab w:val="left" w:pos="2977"/>
          <w:tab w:val="left" w:pos="3402"/>
        </w:tabs>
        <w:ind w:left="852"/>
        <w:rPr>
          <w:lang w:val="en-GB"/>
        </w:rPr>
      </w:pPr>
    </w:p>
    <w:p w14:paraId="19DF19EF" w14:textId="77777777" w:rsidR="007F6982" w:rsidRPr="00596BC6" w:rsidRDefault="007F6982" w:rsidP="0029601B">
      <w:pPr>
        <w:pStyle w:val="Heading4"/>
      </w:pPr>
      <w:r w:rsidRPr="00596BC6">
        <w:lastRenderedPageBreak/>
        <w:t>Batasan Masalah</w:t>
      </w:r>
    </w:p>
    <w:p w14:paraId="58DAD5D6" w14:textId="3A7ADC51" w:rsidR="00251C60" w:rsidRPr="00596BC6" w:rsidRDefault="007F6982" w:rsidP="00251C60">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lang w:val="en-GB"/>
        </w:rPr>
        <w:tab/>
      </w:r>
      <w:r w:rsidRPr="00596BC6">
        <w:rPr>
          <w:lang w:val="en-GB"/>
        </w:rPr>
        <w:tab/>
        <w:t>Agar pembahasan dalam penelitian ini tetap fokus dan tidak bias, maka batasan dalam penelitian ini adalah</w:t>
      </w:r>
      <w:r w:rsidR="000C012F">
        <w:rPr>
          <w:lang w:val="en-GB"/>
        </w:rPr>
        <w:t xml:space="preserve"> </w:t>
      </w:r>
      <w:r w:rsidRPr="00596BC6">
        <w:rPr>
          <w:lang w:val="en-GB"/>
        </w:rPr>
        <w:t xml:space="preserve">hanya </w:t>
      </w:r>
      <w:r w:rsidR="000C012F">
        <w:rPr>
          <w:lang w:val="en-GB"/>
        </w:rPr>
        <w:t xml:space="preserve">pada faktor </w:t>
      </w:r>
      <w:r w:rsidRPr="00596BC6">
        <w:t>peningkatan keputusan pembelian</w:t>
      </w:r>
      <w:r w:rsidRPr="00596BC6">
        <w:rPr>
          <w:lang w:val="en-US"/>
        </w:rPr>
        <w:t xml:space="preserve"> dipengaruhi oleh banyak variabel, dalam penelitian ini faktor-faktor yang mempengaruhi keputusan pembelian dibatasi hanya pada variabel </w:t>
      </w:r>
      <w:r w:rsidRPr="00596BC6">
        <w:rPr>
          <w:i/>
          <w:iCs/>
        </w:rPr>
        <w:t>online customer review</w:t>
      </w:r>
      <w:r w:rsidRPr="00596BC6">
        <w:t xml:space="preserve">, penggunaan sosial media, </w:t>
      </w:r>
      <w:r w:rsidRPr="00596BC6">
        <w:rPr>
          <w:lang w:val="en-US"/>
        </w:rPr>
        <w:t xml:space="preserve">dan </w:t>
      </w:r>
      <w:r w:rsidRPr="00596BC6">
        <w:rPr>
          <w:i/>
          <w:iCs/>
        </w:rPr>
        <w:t>brand trust</w:t>
      </w:r>
      <w:r w:rsidRPr="00596BC6">
        <w:rPr>
          <w:lang w:val="en-GB"/>
        </w:rPr>
        <w:t>.</w:t>
      </w:r>
    </w:p>
    <w:p w14:paraId="059B5B9F" w14:textId="77777777" w:rsidR="007F6982" w:rsidRPr="00596BC6" w:rsidRDefault="007F6982" w:rsidP="0029601B">
      <w:pPr>
        <w:pStyle w:val="Heading4"/>
      </w:pPr>
      <w:r w:rsidRPr="00596BC6">
        <w:t>Tujuan Penelitian</w:t>
      </w:r>
    </w:p>
    <w:p w14:paraId="341685C1"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lang w:val="en-GB"/>
        </w:rPr>
        <w:tab/>
        <w:t>Tujuan yang ingin dicapai dalam penelitian ini adalah:</w:t>
      </w:r>
    </w:p>
    <w:p w14:paraId="5F161048" w14:textId="0E3B3CEF"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rPr>
          <w:lang w:val="en-GB"/>
        </w:rPr>
      </w:pPr>
      <w:r w:rsidRPr="00596BC6">
        <w:t>Menguji dan menganali</w:t>
      </w:r>
      <w:r w:rsidR="007519D1">
        <w:t>sis pengaruh secara simultan</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terhadap keputusan pembelian pada </w:t>
      </w:r>
      <w:r w:rsidR="00C15884" w:rsidRPr="00C15884">
        <w:rPr>
          <w:i/>
          <w:iCs/>
        </w:rPr>
        <w:t>online shop</w:t>
      </w:r>
      <w:r w:rsidR="00C15884" w:rsidRPr="00596BC6">
        <w:t xml:space="preserve"> </w:t>
      </w:r>
      <w:r w:rsidRPr="00596BC6">
        <w:t>shopee di Surakarta.</w:t>
      </w:r>
    </w:p>
    <w:p w14:paraId="6C7B8BD2"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rPr>
          <w:lang w:val="en-GB"/>
        </w:rPr>
      </w:pPr>
      <w:r w:rsidRPr="00596BC6">
        <w:rPr>
          <w:lang w:val="en-GB"/>
        </w:rPr>
        <w:t xml:space="preserve">Menguji dan menganalisis pengaruh positif dan signifikan </w:t>
      </w:r>
      <w:r w:rsidRPr="00596BC6">
        <w:rPr>
          <w:i/>
          <w:iCs/>
          <w:lang w:val="en-GB"/>
        </w:rPr>
        <w:t xml:space="preserve">online customer review </w:t>
      </w:r>
      <w:r w:rsidRPr="00596BC6">
        <w:rPr>
          <w:lang w:val="en-GB"/>
        </w:rPr>
        <w:t>terhadap keputusan pembelian.</w:t>
      </w:r>
    </w:p>
    <w:p w14:paraId="5AAFE62E"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Menguji dan menganalisis pengaruh positif dan signifikan penggunaan sosial media</w:t>
      </w:r>
      <w:r w:rsidRPr="00596BC6">
        <w:rPr>
          <w:i/>
          <w:iCs/>
          <w:lang w:val="en-GB"/>
        </w:rPr>
        <w:t xml:space="preserve"> </w:t>
      </w:r>
      <w:r w:rsidRPr="00596BC6">
        <w:rPr>
          <w:lang w:val="en-GB"/>
        </w:rPr>
        <w:t>terhadap keputusan pembelian</w:t>
      </w:r>
    </w:p>
    <w:p w14:paraId="291E6C52"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Menguji dan menganalisis pengaruh positif dan signifikan </w:t>
      </w:r>
      <w:r w:rsidRPr="00596BC6">
        <w:rPr>
          <w:i/>
          <w:iCs/>
          <w:lang w:val="en-GB"/>
        </w:rPr>
        <w:t>brand trust</w:t>
      </w:r>
      <w:r w:rsidRPr="00596BC6">
        <w:rPr>
          <w:lang w:val="en-GB"/>
        </w:rPr>
        <w:t xml:space="preserve"> terhadap keputusan pembelian.</w:t>
      </w:r>
    </w:p>
    <w:p w14:paraId="0F2E5810" w14:textId="77777777" w:rsidR="007F6982" w:rsidRPr="00596BC6" w:rsidRDefault="007F6982" w:rsidP="0029601B">
      <w:pPr>
        <w:pStyle w:val="Heading4"/>
      </w:pPr>
      <w:r w:rsidRPr="00596BC6">
        <w:t>Manfaat Penelitian</w:t>
      </w:r>
    </w:p>
    <w:p w14:paraId="7FF52238" w14:textId="77777777" w:rsidR="007F6982" w:rsidRPr="00596BC6" w:rsidRDefault="007F6982" w:rsidP="007F6982">
      <w:pPr>
        <w:pStyle w:val="BodyTextIndent"/>
        <w:numPr>
          <w:ilvl w:val="0"/>
          <w:numId w:val="5"/>
        </w:numPr>
        <w:tabs>
          <w:tab w:val="clear" w:pos="1890"/>
          <w:tab w:val="left" w:pos="851"/>
          <w:tab w:val="left" w:pos="1701"/>
        </w:tabs>
        <w:spacing w:before="0" w:after="0" w:line="480" w:lineRule="auto"/>
        <w:ind w:left="851" w:hanging="425"/>
        <w:rPr>
          <w:rFonts w:ascii="Times New Roman" w:hAnsi="Times New Roman"/>
          <w:szCs w:val="24"/>
          <w:lang w:val="sv-SE"/>
        </w:rPr>
      </w:pPr>
      <w:r w:rsidRPr="00596BC6">
        <w:rPr>
          <w:rFonts w:ascii="Times New Roman" w:hAnsi="Times New Roman"/>
          <w:szCs w:val="24"/>
          <w:lang w:val="sv-SE"/>
        </w:rPr>
        <w:t>Manfaat Teoritis</w:t>
      </w:r>
    </w:p>
    <w:p w14:paraId="7A2EB853" w14:textId="77777777" w:rsidR="007F6982" w:rsidRPr="00596BC6" w:rsidRDefault="007F6982" w:rsidP="007F6982">
      <w:pPr>
        <w:pStyle w:val="BodyTextIndent"/>
        <w:tabs>
          <w:tab w:val="clear" w:pos="1890"/>
          <w:tab w:val="left" w:pos="851"/>
          <w:tab w:val="left" w:pos="1701"/>
        </w:tabs>
        <w:spacing w:before="0" w:after="0" w:line="480" w:lineRule="auto"/>
        <w:ind w:left="851" w:firstLine="0"/>
        <w:rPr>
          <w:rFonts w:ascii="Times New Roman" w:hAnsi="Times New Roman"/>
          <w:szCs w:val="24"/>
          <w:lang w:val="sv-SE"/>
        </w:rPr>
      </w:pPr>
      <w:r w:rsidRPr="00596BC6">
        <w:rPr>
          <w:rFonts w:ascii="Times New Roman" w:hAnsi="Times New Roman"/>
          <w:szCs w:val="24"/>
          <w:lang w:val="sv-SE"/>
        </w:rPr>
        <w:t>Dapat digunakan sebagai bahan perbandingan dan referensi untuk penelitian selanjutnya, khususnya berkaitan dengan manajemen pemasaran.</w:t>
      </w:r>
    </w:p>
    <w:p w14:paraId="6D623D43" w14:textId="77777777" w:rsidR="007F6982" w:rsidRPr="00596BC6" w:rsidRDefault="007F6982" w:rsidP="007F6982">
      <w:pPr>
        <w:pStyle w:val="BodyTextIndent"/>
        <w:numPr>
          <w:ilvl w:val="0"/>
          <w:numId w:val="5"/>
        </w:numPr>
        <w:tabs>
          <w:tab w:val="clear" w:pos="1890"/>
          <w:tab w:val="left" w:pos="851"/>
          <w:tab w:val="left" w:pos="1701"/>
        </w:tabs>
        <w:spacing w:before="0" w:after="0" w:line="480" w:lineRule="auto"/>
        <w:ind w:left="851" w:hanging="425"/>
        <w:rPr>
          <w:rFonts w:ascii="Times New Roman" w:hAnsi="Times New Roman"/>
          <w:szCs w:val="24"/>
          <w:lang w:val="sv-SE"/>
        </w:rPr>
      </w:pPr>
      <w:r w:rsidRPr="00596BC6">
        <w:rPr>
          <w:rFonts w:ascii="Times New Roman" w:hAnsi="Times New Roman"/>
          <w:szCs w:val="24"/>
          <w:lang w:val="sv-SE"/>
        </w:rPr>
        <w:t>Manfaat praktis</w:t>
      </w:r>
    </w:p>
    <w:p w14:paraId="6CD52FF1"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lastRenderedPageBreak/>
        <w:t>Bagi peneliti, selain sebagai syarat menyelesaikan pendidikan, juga dapat menambah khasanah ilmu pengetahuan bidang ilmu manajemen, dan melatih penulis untuk dapat menerapkan teori-teori yang diperoleh dari perkuliahan</w:t>
      </w:r>
    </w:p>
    <w:p w14:paraId="499D3373"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t>Bagi perusahaan (Shopee) hasil penelitian ini dapat digunakan sebagai bahan informasi dan masukan untuk mengetahui faktor dominan yang memberikan pengaruh terhadap keputusan pembelian</w:t>
      </w:r>
      <w:r w:rsidRPr="00596BC6">
        <w:rPr>
          <w:rFonts w:ascii="Times New Roman" w:hAnsi="Times New Roman"/>
          <w:szCs w:val="24"/>
        </w:rPr>
        <w:t xml:space="preserve">, yang diantaranya adalah </w:t>
      </w:r>
      <w:r w:rsidRPr="00596BC6">
        <w:rPr>
          <w:rFonts w:ascii="Times New Roman" w:hAnsi="Times New Roman"/>
          <w:i/>
          <w:iCs/>
          <w:szCs w:val="24"/>
        </w:rPr>
        <w:t xml:space="preserve">Online Customer Review, </w:t>
      </w:r>
      <w:r w:rsidRPr="00596BC6">
        <w:rPr>
          <w:rFonts w:ascii="Times New Roman" w:hAnsi="Times New Roman"/>
          <w:szCs w:val="24"/>
        </w:rPr>
        <w:t>Penggunaan Sosial Media</w:t>
      </w:r>
      <w:r w:rsidRPr="00596BC6">
        <w:rPr>
          <w:rFonts w:ascii="Times New Roman" w:hAnsi="Times New Roman"/>
          <w:i/>
          <w:iCs/>
          <w:szCs w:val="24"/>
        </w:rPr>
        <w:t>, dan Brand Trust</w:t>
      </w:r>
      <w:r w:rsidRPr="00596BC6">
        <w:rPr>
          <w:rFonts w:ascii="Times New Roman" w:hAnsi="Times New Roman"/>
          <w:szCs w:val="24"/>
          <w:lang w:val="sv-SE"/>
        </w:rPr>
        <w:t>.</w:t>
      </w:r>
    </w:p>
    <w:p w14:paraId="2ECBA935"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t>Bagi pembaca, hasil penelitian ini diharapkan dapat menambah wawasan, khususnya berkaitan dengan pemasaran.</w:t>
      </w:r>
    </w:p>
    <w:p w14:paraId="56271558"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p>
    <w:p w14:paraId="4CE013AE" w14:textId="77777777" w:rsidR="007F6982" w:rsidRPr="00596BC6" w:rsidRDefault="007F6982" w:rsidP="00565E22">
      <w:pPr>
        <w:tabs>
          <w:tab w:val="left" w:pos="426"/>
          <w:tab w:val="left" w:pos="851"/>
          <w:tab w:val="left" w:pos="1276"/>
          <w:tab w:val="left" w:pos="1701"/>
          <w:tab w:val="left" w:pos="2127"/>
          <w:tab w:val="left" w:pos="2552"/>
          <w:tab w:val="left" w:pos="2977"/>
          <w:tab w:val="left" w:pos="3402"/>
        </w:tabs>
        <w:rPr>
          <w:b/>
          <w:bCs/>
          <w:lang w:val="en-GB"/>
        </w:rPr>
      </w:pPr>
    </w:p>
    <w:sectPr w:rsidR="007F6982" w:rsidRPr="00596BC6" w:rsidSect="00565E22">
      <w:headerReference w:type="default" r:id="rId9"/>
      <w:footerReference w:type="default" r:id="rId10"/>
      <w:headerReference w:type="first" r:id="rId11"/>
      <w:footerReference w:type="first" r:id="rId12"/>
      <w:pgSz w:w="12240" w:h="15840"/>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8ACCD" w14:textId="77777777" w:rsidR="001713FB" w:rsidRDefault="001713FB" w:rsidP="00D76F6F">
      <w:pPr>
        <w:spacing w:line="240" w:lineRule="auto"/>
      </w:pPr>
      <w:r>
        <w:separator/>
      </w:r>
    </w:p>
  </w:endnote>
  <w:endnote w:type="continuationSeparator" w:id="0">
    <w:p w14:paraId="07EE6B77" w14:textId="77777777" w:rsidR="001713FB" w:rsidRDefault="001713FB" w:rsidP="00D76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E9FB5" w14:textId="2B8EE143" w:rsidR="00FD131A" w:rsidRDefault="00FD131A">
    <w:pPr>
      <w:pStyle w:val="Footer"/>
      <w:jc w:val="center"/>
    </w:pPr>
  </w:p>
  <w:p w14:paraId="2381C07E" w14:textId="77777777" w:rsidR="00FD131A" w:rsidRDefault="00FD13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8694940"/>
      <w:docPartObj>
        <w:docPartGallery w:val="Page Numbers (Bottom of Page)"/>
        <w:docPartUnique/>
      </w:docPartObj>
    </w:sdtPr>
    <w:sdtEndPr>
      <w:rPr>
        <w:noProof/>
      </w:rPr>
    </w:sdtEndPr>
    <w:sdtContent>
      <w:p w14:paraId="027F2F4B" w14:textId="6C7CC837" w:rsidR="00565E22" w:rsidRDefault="00565E22">
        <w:pPr>
          <w:pStyle w:val="Footer"/>
          <w:jc w:val="center"/>
        </w:pPr>
        <w:r>
          <w:fldChar w:fldCharType="begin"/>
        </w:r>
        <w:r>
          <w:instrText xml:space="preserve"> PAGE   \* MERGEFORMAT </w:instrText>
        </w:r>
        <w:r>
          <w:fldChar w:fldCharType="separate"/>
        </w:r>
        <w:r w:rsidR="00115E76">
          <w:rPr>
            <w:noProof/>
          </w:rPr>
          <w:t>1</w:t>
        </w:r>
        <w:r>
          <w:rPr>
            <w:noProof/>
          </w:rPr>
          <w:fldChar w:fldCharType="end"/>
        </w:r>
      </w:p>
    </w:sdtContent>
  </w:sdt>
  <w:p w14:paraId="55178611" w14:textId="77777777" w:rsidR="00565E22" w:rsidRDefault="00565E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C9640" w14:textId="77777777" w:rsidR="001713FB" w:rsidRDefault="001713FB" w:rsidP="00D76F6F">
      <w:pPr>
        <w:spacing w:line="240" w:lineRule="auto"/>
      </w:pPr>
      <w:r>
        <w:separator/>
      </w:r>
    </w:p>
  </w:footnote>
  <w:footnote w:type="continuationSeparator" w:id="0">
    <w:p w14:paraId="038A62AC" w14:textId="77777777" w:rsidR="001713FB" w:rsidRDefault="001713FB" w:rsidP="00D76F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360804"/>
      <w:docPartObj>
        <w:docPartGallery w:val="Page Numbers (Top of Page)"/>
        <w:docPartUnique/>
      </w:docPartObj>
    </w:sdtPr>
    <w:sdtEndPr>
      <w:rPr>
        <w:noProof/>
      </w:rPr>
    </w:sdtEndPr>
    <w:sdtContent>
      <w:p w14:paraId="4CE112A3" w14:textId="771061A4" w:rsidR="00565E22" w:rsidRDefault="00565E22">
        <w:pPr>
          <w:pStyle w:val="Header"/>
          <w:jc w:val="right"/>
        </w:pPr>
        <w:r>
          <w:fldChar w:fldCharType="begin"/>
        </w:r>
        <w:r>
          <w:instrText xml:space="preserve"> PAGE   \* MERGEFORMAT </w:instrText>
        </w:r>
        <w:r>
          <w:fldChar w:fldCharType="separate"/>
        </w:r>
        <w:r w:rsidR="00115E76">
          <w:rPr>
            <w:noProof/>
          </w:rPr>
          <w:t>5</w:t>
        </w:r>
        <w:r>
          <w:rPr>
            <w:noProof/>
          </w:rPr>
          <w:fldChar w:fldCharType="end"/>
        </w:r>
      </w:p>
    </w:sdtContent>
  </w:sdt>
  <w:p w14:paraId="1F1AEBB7" w14:textId="77777777" w:rsidR="00565E22" w:rsidRDefault="00565E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511A7" w14:textId="61F8F385" w:rsidR="00565E22" w:rsidRDefault="00565E22">
    <w:pPr>
      <w:pStyle w:val="Header"/>
      <w:jc w:val="right"/>
    </w:pPr>
  </w:p>
  <w:p w14:paraId="3C2EBEDE" w14:textId="77777777" w:rsidR="00565E22" w:rsidRDefault="00565E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1C68"/>
    <w:multiLevelType w:val="hybridMultilevel"/>
    <w:tmpl w:val="8E68B158"/>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EC48D9"/>
    <w:multiLevelType w:val="multilevel"/>
    <w:tmpl w:val="BCD8613C"/>
    <w:lvl w:ilvl="0">
      <w:start w:val="1"/>
      <w:numFmt w:val="decimal"/>
      <w:lvlText w:val="%1)"/>
      <w:lvlJc w:val="left"/>
      <w:pPr>
        <w:ind w:left="720" w:hanging="360"/>
      </w:pPr>
    </w:lvl>
    <w:lvl w:ilvl="1">
      <w:start w:val="31"/>
      <w:numFmt w:val="bullet"/>
      <w:lvlText w:val="⮚"/>
      <w:lvlJc w:val="left"/>
      <w:pPr>
        <w:ind w:left="1440" w:hanging="360"/>
      </w:pPr>
      <w:rPr>
        <w:rFonts w:ascii="Noto Sans Symbols" w:eastAsia="Noto Sans Symbols" w:hAnsi="Noto Sans Symbols" w:cs="Noto Sans Symbols"/>
      </w:rPr>
    </w:lvl>
    <w:lvl w:ilvl="2">
      <w:start w:val="1"/>
      <w:numFmt w:val="lowerLetter"/>
      <w:lvlText w:val="%3)"/>
      <w:lvlJc w:val="left"/>
      <w:pPr>
        <w:ind w:left="2160" w:hanging="180"/>
      </w:pPr>
      <w:rPr>
        <w:color w:val="000000"/>
      </w:rPr>
    </w:lvl>
    <w:lvl w:ilvl="3">
      <w:start w:val="1"/>
      <w:numFmt w:val="upperLetter"/>
      <w:lvlText w:val="%4."/>
      <w:lvlJc w:val="left"/>
      <w:pPr>
        <w:ind w:left="3090" w:hanging="57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3895280"/>
    <w:multiLevelType w:val="hybridMultilevel"/>
    <w:tmpl w:val="5E56668E"/>
    <w:lvl w:ilvl="0" w:tplc="04210017">
      <w:start w:val="1"/>
      <w:numFmt w:val="lowerLetter"/>
      <w:lvlText w:val="%1)"/>
      <w:lvlJc w:val="left"/>
      <w:pPr>
        <w:ind w:left="25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D10C1C"/>
    <w:multiLevelType w:val="hybridMultilevel"/>
    <w:tmpl w:val="6F78CCA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BD066A"/>
    <w:multiLevelType w:val="hybridMultilevel"/>
    <w:tmpl w:val="1A6E2E36"/>
    <w:lvl w:ilvl="0" w:tplc="DAE40B04">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AA636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0C4B51DF"/>
    <w:multiLevelType w:val="hybridMultilevel"/>
    <w:tmpl w:val="59102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BD6F15"/>
    <w:multiLevelType w:val="hybridMultilevel"/>
    <w:tmpl w:val="9B3489EC"/>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0CCB0B7E"/>
    <w:multiLevelType w:val="hybridMultilevel"/>
    <w:tmpl w:val="4B5A4B90"/>
    <w:lvl w:ilvl="0" w:tplc="04210011">
      <w:start w:val="1"/>
      <w:numFmt w:val="decimal"/>
      <w:lvlText w:val="%1)"/>
      <w:lvlJc w:val="left"/>
      <w:pPr>
        <w:ind w:left="3240" w:hanging="360"/>
      </w:pPr>
      <w:rPr>
        <w:rFonts w:hint="default"/>
        <w:vertAlign w:val="baseline"/>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9">
    <w:nsid w:val="0F6837E9"/>
    <w:multiLevelType w:val="hybridMultilevel"/>
    <w:tmpl w:val="30EC4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A31ADE"/>
    <w:multiLevelType w:val="hybridMultilevel"/>
    <w:tmpl w:val="AF9ED590"/>
    <w:lvl w:ilvl="0" w:tplc="A23A3618">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7054CE"/>
    <w:multiLevelType w:val="hybridMultilevel"/>
    <w:tmpl w:val="5240E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4D3C7E"/>
    <w:multiLevelType w:val="multilevel"/>
    <w:tmpl w:val="C8A4BEA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nsid w:val="1E9D3349"/>
    <w:multiLevelType w:val="hybridMultilevel"/>
    <w:tmpl w:val="627A3B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31692"/>
    <w:multiLevelType w:val="hybridMultilevel"/>
    <w:tmpl w:val="85BAB8E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21015B48"/>
    <w:multiLevelType w:val="hybridMultilevel"/>
    <w:tmpl w:val="E932DA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298618A"/>
    <w:multiLevelType w:val="hybridMultilevel"/>
    <w:tmpl w:val="6BF4F1C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58242F"/>
    <w:multiLevelType w:val="hybridMultilevel"/>
    <w:tmpl w:val="AA28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F028E0"/>
    <w:multiLevelType w:val="hybridMultilevel"/>
    <w:tmpl w:val="052E0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F96E02"/>
    <w:multiLevelType w:val="multilevel"/>
    <w:tmpl w:val="17C8C95C"/>
    <w:lvl w:ilvl="0">
      <w:start w:val="1"/>
      <w:numFmt w:val="bullet"/>
      <w:lvlText w:val="*"/>
      <w:lvlJc w:val="left"/>
      <w:pPr>
        <w:ind w:left="2562" w:hanging="360"/>
      </w:pPr>
      <w:rPr>
        <w:rFonts w:ascii="Noto Sans Symbols" w:eastAsia="Noto Sans Symbols" w:hAnsi="Noto Sans Symbols" w:cs="Noto Sans Symbols"/>
      </w:rPr>
    </w:lvl>
    <w:lvl w:ilvl="1">
      <w:start w:val="1"/>
      <w:numFmt w:val="lowerLetter"/>
      <w:lvlText w:val="%2."/>
      <w:lvlJc w:val="left"/>
      <w:pPr>
        <w:ind w:left="2562" w:hanging="360"/>
      </w:pPr>
    </w:lvl>
    <w:lvl w:ilvl="2">
      <w:start w:val="1"/>
      <w:numFmt w:val="bullet"/>
      <w:lvlText w:val="▪"/>
      <w:lvlJc w:val="left"/>
      <w:pPr>
        <w:ind w:left="3282" w:hanging="360"/>
      </w:pPr>
      <w:rPr>
        <w:rFonts w:ascii="Noto Sans Symbols" w:eastAsia="Noto Sans Symbols" w:hAnsi="Noto Sans Symbols" w:cs="Noto Sans Symbols"/>
      </w:rPr>
    </w:lvl>
    <w:lvl w:ilvl="3">
      <w:start w:val="1"/>
      <w:numFmt w:val="bullet"/>
      <w:lvlText w:val="●"/>
      <w:lvlJc w:val="left"/>
      <w:pPr>
        <w:ind w:left="4002" w:hanging="360"/>
      </w:pPr>
      <w:rPr>
        <w:rFonts w:ascii="Noto Sans Symbols" w:eastAsia="Noto Sans Symbols" w:hAnsi="Noto Sans Symbols" w:cs="Noto Sans Symbols"/>
      </w:rPr>
    </w:lvl>
    <w:lvl w:ilvl="4">
      <w:start w:val="1"/>
      <w:numFmt w:val="bullet"/>
      <w:lvlText w:val="o"/>
      <w:lvlJc w:val="left"/>
      <w:pPr>
        <w:ind w:left="4722" w:hanging="360"/>
      </w:pPr>
      <w:rPr>
        <w:rFonts w:ascii="Courier New" w:eastAsia="Courier New" w:hAnsi="Courier New" w:cs="Courier New"/>
      </w:rPr>
    </w:lvl>
    <w:lvl w:ilvl="5">
      <w:start w:val="1"/>
      <w:numFmt w:val="bullet"/>
      <w:lvlText w:val="▪"/>
      <w:lvlJc w:val="left"/>
      <w:pPr>
        <w:ind w:left="5442" w:hanging="360"/>
      </w:pPr>
      <w:rPr>
        <w:rFonts w:ascii="Noto Sans Symbols" w:eastAsia="Noto Sans Symbols" w:hAnsi="Noto Sans Symbols" w:cs="Noto Sans Symbols"/>
      </w:rPr>
    </w:lvl>
    <w:lvl w:ilvl="6">
      <w:start w:val="1"/>
      <w:numFmt w:val="bullet"/>
      <w:lvlText w:val="●"/>
      <w:lvlJc w:val="left"/>
      <w:pPr>
        <w:ind w:left="6162" w:hanging="360"/>
      </w:pPr>
      <w:rPr>
        <w:rFonts w:ascii="Noto Sans Symbols" w:eastAsia="Noto Sans Symbols" w:hAnsi="Noto Sans Symbols" w:cs="Noto Sans Symbols"/>
      </w:rPr>
    </w:lvl>
    <w:lvl w:ilvl="7">
      <w:start w:val="1"/>
      <w:numFmt w:val="bullet"/>
      <w:lvlText w:val="o"/>
      <w:lvlJc w:val="left"/>
      <w:pPr>
        <w:ind w:left="6882" w:hanging="360"/>
      </w:pPr>
      <w:rPr>
        <w:rFonts w:ascii="Courier New" w:eastAsia="Courier New" w:hAnsi="Courier New" w:cs="Courier New"/>
      </w:rPr>
    </w:lvl>
    <w:lvl w:ilvl="8">
      <w:start w:val="1"/>
      <w:numFmt w:val="bullet"/>
      <w:lvlText w:val="▪"/>
      <w:lvlJc w:val="left"/>
      <w:pPr>
        <w:ind w:left="7602" w:hanging="360"/>
      </w:pPr>
      <w:rPr>
        <w:rFonts w:ascii="Noto Sans Symbols" w:eastAsia="Noto Sans Symbols" w:hAnsi="Noto Sans Symbols" w:cs="Noto Sans Symbols"/>
      </w:rPr>
    </w:lvl>
  </w:abstractNum>
  <w:abstractNum w:abstractNumId="20">
    <w:nsid w:val="273543AA"/>
    <w:multiLevelType w:val="hybridMultilevel"/>
    <w:tmpl w:val="16EE2724"/>
    <w:lvl w:ilvl="0" w:tplc="62F25F9A">
      <w:start w:val="3"/>
      <w:numFmt w:val="decimal"/>
      <w:lvlText w:val="%1."/>
      <w:lvlJc w:val="left"/>
      <w:pPr>
        <w:ind w:left="426" w:hanging="360"/>
      </w:pPr>
      <w:rPr>
        <w:rFonts w:hint="default"/>
        <w:i/>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nsid w:val="2B7A2EB7"/>
    <w:multiLevelType w:val="multilevel"/>
    <w:tmpl w:val="BBD45FA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nsid w:val="2D9B51AF"/>
    <w:multiLevelType w:val="hybridMultilevel"/>
    <w:tmpl w:val="E5B6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FE1D42"/>
    <w:multiLevelType w:val="hybridMultilevel"/>
    <w:tmpl w:val="13669CA8"/>
    <w:lvl w:ilvl="0" w:tplc="05944038">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2E44277C"/>
    <w:multiLevelType w:val="hybridMultilevel"/>
    <w:tmpl w:val="0CA69B02"/>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2E9375C9"/>
    <w:multiLevelType w:val="hybridMultilevel"/>
    <w:tmpl w:val="4546D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9D51A5"/>
    <w:multiLevelType w:val="multilevel"/>
    <w:tmpl w:val="8730D166"/>
    <w:lvl w:ilvl="0">
      <w:start w:val="1"/>
      <w:numFmt w:val="upperLetter"/>
      <w:pStyle w:val="BAB5"/>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33905360"/>
    <w:multiLevelType w:val="hybridMultilevel"/>
    <w:tmpl w:val="C7883E0E"/>
    <w:lvl w:ilvl="0" w:tplc="088E7BDE">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4781FCC"/>
    <w:multiLevelType w:val="hybridMultilevel"/>
    <w:tmpl w:val="0F962BE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2929CD"/>
    <w:multiLevelType w:val="multilevel"/>
    <w:tmpl w:val="A468C43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0">
    <w:nsid w:val="38E57558"/>
    <w:multiLevelType w:val="multilevel"/>
    <w:tmpl w:val="077EED3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1">
    <w:nsid w:val="3A6A2C2F"/>
    <w:multiLevelType w:val="hybridMultilevel"/>
    <w:tmpl w:val="84B458C0"/>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3E9771E7"/>
    <w:multiLevelType w:val="hybridMultilevel"/>
    <w:tmpl w:val="5C9AD5DA"/>
    <w:lvl w:ilvl="0" w:tplc="04210017">
      <w:start w:val="1"/>
      <w:numFmt w:val="lowerLetter"/>
      <w:lvlText w:val="%1)"/>
      <w:lvlJc w:val="left"/>
      <w:pPr>
        <w:ind w:left="2520" w:hanging="360"/>
      </w:pPr>
    </w:lvl>
    <w:lvl w:ilvl="1" w:tplc="A2AAED0C">
      <w:start w:val="1"/>
      <w:numFmt w:val="upperLetter"/>
      <w:pStyle w:val="BAB4"/>
      <w:lvlText w:val="%2."/>
      <w:lvlJc w:val="left"/>
      <w:pPr>
        <w:ind w:left="3240" w:hanging="36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nsid w:val="401518DC"/>
    <w:multiLevelType w:val="multilevel"/>
    <w:tmpl w:val="BAC21404"/>
    <w:lvl w:ilvl="0">
      <w:start w:val="4"/>
      <w:numFmt w:val="decimal"/>
      <w:lvlText w:val="%1."/>
      <w:lvlJc w:val="left"/>
      <w:pPr>
        <w:ind w:left="144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1081B69"/>
    <w:multiLevelType w:val="hybridMultilevel"/>
    <w:tmpl w:val="5E126F58"/>
    <w:lvl w:ilvl="0" w:tplc="04210019">
      <w:start w:val="1"/>
      <w:numFmt w:val="lowerLetter"/>
      <w:lvlText w:val="%1."/>
      <w:lvlJc w:val="left"/>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5">
    <w:nsid w:val="43B5473F"/>
    <w:multiLevelType w:val="hybridMultilevel"/>
    <w:tmpl w:val="F126055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43CD64E1"/>
    <w:multiLevelType w:val="hybridMultilevel"/>
    <w:tmpl w:val="E042F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704DD3"/>
    <w:multiLevelType w:val="hybridMultilevel"/>
    <w:tmpl w:val="6436C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880301"/>
    <w:multiLevelType w:val="hybridMultilevel"/>
    <w:tmpl w:val="58702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B70FC5"/>
    <w:multiLevelType w:val="hybridMultilevel"/>
    <w:tmpl w:val="451813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6B3679"/>
    <w:multiLevelType w:val="multilevel"/>
    <w:tmpl w:val="E722875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1">
    <w:nsid w:val="54435C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5547531C"/>
    <w:multiLevelType w:val="hybridMultilevel"/>
    <w:tmpl w:val="251CF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74D76F2"/>
    <w:multiLevelType w:val="hybridMultilevel"/>
    <w:tmpl w:val="B994EC1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57B34374"/>
    <w:multiLevelType w:val="hybridMultilevel"/>
    <w:tmpl w:val="4A2AC21A"/>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5">
    <w:nsid w:val="58493AED"/>
    <w:multiLevelType w:val="hybridMultilevel"/>
    <w:tmpl w:val="5D0E4A9E"/>
    <w:lvl w:ilvl="0" w:tplc="E7EC080E">
      <w:start w:val="1"/>
      <w:numFmt w:val="upp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93040D2"/>
    <w:multiLevelType w:val="hybridMultilevel"/>
    <w:tmpl w:val="9C7A7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AF651DB"/>
    <w:multiLevelType w:val="hybridMultilevel"/>
    <w:tmpl w:val="82E65028"/>
    <w:lvl w:ilvl="0" w:tplc="A858B77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BBA2EB5"/>
    <w:multiLevelType w:val="hybridMultilevel"/>
    <w:tmpl w:val="681C5A2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9">
    <w:nsid w:val="5C84068E"/>
    <w:multiLevelType w:val="multilevel"/>
    <w:tmpl w:val="6DE450F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nsid w:val="5D8A3450"/>
    <w:multiLevelType w:val="hybridMultilevel"/>
    <w:tmpl w:val="E932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EA4105C"/>
    <w:multiLevelType w:val="multilevel"/>
    <w:tmpl w:val="AE5EE0BC"/>
    <w:lvl w:ilvl="0">
      <w:start w:val="3"/>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11940EE"/>
    <w:multiLevelType w:val="hybridMultilevel"/>
    <w:tmpl w:val="6570D79A"/>
    <w:lvl w:ilvl="0" w:tplc="04210019">
      <w:start w:val="1"/>
      <w:numFmt w:val="lowerLetter"/>
      <w:lvlText w:val="%1."/>
      <w:lvlJc w:val="left"/>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641A0F85"/>
    <w:multiLevelType w:val="hybridMultilevel"/>
    <w:tmpl w:val="D1C4C412"/>
    <w:lvl w:ilvl="0" w:tplc="04090011">
      <w:start w:val="1"/>
      <w:numFmt w:val="decimal"/>
      <w:lvlText w:val="%1)"/>
      <w:lvlJc w:val="left"/>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54">
    <w:nsid w:val="64321197"/>
    <w:multiLevelType w:val="hybridMultilevel"/>
    <w:tmpl w:val="15D60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5B3C66"/>
    <w:multiLevelType w:val="multilevel"/>
    <w:tmpl w:val="30F6CE2C"/>
    <w:styleLink w:val="CurrentList1"/>
    <w:lvl w:ilvl="0">
      <w:start w:val="1"/>
      <w:numFmt w:val="lowerLetter"/>
      <w:lvlText w:val="%1."/>
      <w:lvlJc w:val="left"/>
      <w:pPr>
        <w:ind w:left="1256" w:hanging="405"/>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6">
    <w:nsid w:val="68DF0343"/>
    <w:multiLevelType w:val="hybridMultilevel"/>
    <w:tmpl w:val="7AB85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F0C786A"/>
    <w:multiLevelType w:val="hybridMultilevel"/>
    <w:tmpl w:val="1A6E2E36"/>
    <w:lvl w:ilvl="0" w:tplc="FFFFFFFF">
      <w:start w:val="1"/>
      <w:numFmt w:val="decimal"/>
      <w:lvlText w:val="%1."/>
      <w:lvlJc w:val="left"/>
      <w:pPr>
        <w:ind w:left="846" w:hanging="42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8">
    <w:nsid w:val="742178AD"/>
    <w:multiLevelType w:val="hybridMultilevel"/>
    <w:tmpl w:val="E5F6A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518717E"/>
    <w:multiLevelType w:val="hybridMultilevel"/>
    <w:tmpl w:val="ABFED4F6"/>
    <w:lvl w:ilvl="0" w:tplc="C4FEFF8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nsid w:val="75297051"/>
    <w:multiLevelType w:val="hybridMultilevel"/>
    <w:tmpl w:val="5FC6B6C2"/>
    <w:lvl w:ilvl="0" w:tplc="04090017">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1">
    <w:nsid w:val="7A6A0434"/>
    <w:multiLevelType w:val="hybridMultilevel"/>
    <w:tmpl w:val="E174CF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C494452"/>
    <w:multiLevelType w:val="hybridMultilevel"/>
    <w:tmpl w:val="6D8CF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F1945F4"/>
    <w:multiLevelType w:val="hybridMultilevel"/>
    <w:tmpl w:val="30F6CE2C"/>
    <w:lvl w:ilvl="0" w:tplc="E4C60132">
      <w:start w:val="1"/>
      <w:numFmt w:val="lowerLetter"/>
      <w:lvlText w:val="%1."/>
      <w:lvlJc w:val="left"/>
      <w:pPr>
        <w:ind w:left="1256" w:hanging="40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4">
    <w:nsid w:val="7F360581"/>
    <w:multiLevelType w:val="hybridMultilevel"/>
    <w:tmpl w:val="A1A6FA9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6"/>
  </w:num>
  <w:num w:numId="2">
    <w:abstractNumId w:val="25"/>
  </w:num>
  <w:num w:numId="3">
    <w:abstractNumId w:val="9"/>
  </w:num>
  <w:num w:numId="4">
    <w:abstractNumId w:val="4"/>
  </w:num>
  <w:num w:numId="5">
    <w:abstractNumId w:val="16"/>
  </w:num>
  <w:num w:numId="6">
    <w:abstractNumId w:val="35"/>
  </w:num>
  <w:num w:numId="7">
    <w:abstractNumId w:val="23"/>
  </w:num>
  <w:num w:numId="8">
    <w:abstractNumId w:val="27"/>
  </w:num>
  <w:num w:numId="9">
    <w:abstractNumId w:val="47"/>
  </w:num>
  <w:num w:numId="10">
    <w:abstractNumId w:val="57"/>
  </w:num>
  <w:num w:numId="11">
    <w:abstractNumId w:val="52"/>
  </w:num>
  <w:num w:numId="12">
    <w:abstractNumId w:val="32"/>
  </w:num>
  <w:num w:numId="13">
    <w:abstractNumId w:val="8"/>
  </w:num>
  <w:num w:numId="14">
    <w:abstractNumId w:val="2"/>
  </w:num>
  <w:num w:numId="15">
    <w:abstractNumId w:val="18"/>
  </w:num>
  <w:num w:numId="16">
    <w:abstractNumId w:val="11"/>
  </w:num>
  <w:num w:numId="17">
    <w:abstractNumId w:val="37"/>
  </w:num>
  <w:num w:numId="18">
    <w:abstractNumId w:val="22"/>
  </w:num>
  <w:num w:numId="19">
    <w:abstractNumId w:val="17"/>
  </w:num>
  <w:num w:numId="20">
    <w:abstractNumId w:val="42"/>
  </w:num>
  <w:num w:numId="21">
    <w:abstractNumId w:val="41"/>
  </w:num>
  <w:num w:numId="22">
    <w:abstractNumId w:val="5"/>
  </w:num>
  <w:num w:numId="23">
    <w:abstractNumId w:val="54"/>
  </w:num>
  <w:num w:numId="24">
    <w:abstractNumId w:val="50"/>
  </w:num>
  <w:num w:numId="25">
    <w:abstractNumId w:val="15"/>
  </w:num>
  <w:num w:numId="26">
    <w:abstractNumId w:val="38"/>
  </w:num>
  <w:num w:numId="27">
    <w:abstractNumId w:val="62"/>
  </w:num>
  <w:num w:numId="28">
    <w:abstractNumId w:val="61"/>
  </w:num>
  <w:num w:numId="29">
    <w:abstractNumId w:val="6"/>
  </w:num>
  <w:num w:numId="30">
    <w:abstractNumId w:val="7"/>
  </w:num>
  <w:num w:numId="31">
    <w:abstractNumId w:val="31"/>
  </w:num>
  <w:num w:numId="32">
    <w:abstractNumId w:val="44"/>
  </w:num>
  <w:num w:numId="33">
    <w:abstractNumId w:val="59"/>
  </w:num>
  <w:num w:numId="34">
    <w:abstractNumId w:val="60"/>
  </w:num>
  <w:num w:numId="35">
    <w:abstractNumId w:val="48"/>
  </w:num>
  <w:num w:numId="36">
    <w:abstractNumId w:val="14"/>
  </w:num>
  <w:num w:numId="37">
    <w:abstractNumId w:val="64"/>
  </w:num>
  <w:num w:numId="38">
    <w:abstractNumId w:val="43"/>
  </w:num>
  <w:num w:numId="39">
    <w:abstractNumId w:val="34"/>
  </w:num>
  <w:num w:numId="40">
    <w:abstractNumId w:val="33"/>
  </w:num>
  <w:num w:numId="41">
    <w:abstractNumId w:val="12"/>
  </w:num>
  <w:num w:numId="42">
    <w:abstractNumId w:val="21"/>
  </w:num>
  <w:num w:numId="43">
    <w:abstractNumId w:val="51"/>
  </w:num>
  <w:num w:numId="44">
    <w:abstractNumId w:val="19"/>
  </w:num>
  <w:num w:numId="45">
    <w:abstractNumId w:val="26"/>
  </w:num>
  <w:num w:numId="46">
    <w:abstractNumId w:val="1"/>
  </w:num>
  <w:num w:numId="47">
    <w:abstractNumId w:val="49"/>
  </w:num>
  <w:num w:numId="48">
    <w:abstractNumId w:val="30"/>
  </w:num>
  <w:num w:numId="49">
    <w:abstractNumId w:val="40"/>
  </w:num>
  <w:num w:numId="50">
    <w:abstractNumId w:val="29"/>
  </w:num>
  <w:num w:numId="51">
    <w:abstractNumId w:val="36"/>
  </w:num>
  <w:num w:numId="52">
    <w:abstractNumId w:val="56"/>
  </w:num>
  <w:num w:numId="53">
    <w:abstractNumId w:val="20"/>
  </w:num>
  <w:num w:numId="54">
    <w:abstractNumId w:val="3"/>
  </w:num>
  <w:num w:numId="55">
    <w:abstractNumId w:val="58"/>
  </w:num>
  <w:num w:numId="56">
    <w:abstractNumId w:val="28"/>
  </w:num>
  <w:num w:numId="57">
    <w:abstractNumId w:val="13"/>
  </w:num>
  <w:num w:numId="58">
    <w:abstractNumId w:val="10"/>
  </w:num>
  <w:num w:numId="59">
    <w:abstractNumId w:val="45"/>
  </w:num>
  <w:num w:numId="60">
    <w:abstractNumId w:val="24"/>
  </w:num>
  <w:num w:numId="61">
    <w:abstractNumId w:val="39"/>
  </w:num>
  <w:num w:numId="62">
    <w:abstractNumId w:val="53"/>
  </w:num>
  <w:num w:numId="63">
    <w:abstractNumId w:val="63"/>
  </w:num>
  <w:num w:numId="64">
    <w:abstractNumId w:val="55"/>
  </w:num>
  <w:num w:numId="65">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7A4"/>
    <w:rsid w:val="000023B3"/>
    <w:rsid w:val="00007B41"/>
    <w:rsid w:val="000348BD"/>
    <w:rsid w:val="00060372"/>
    <w:rsid w:val="00071CD8"/>
    <w:rsid w:val="000749CE"/>
    <w:rsid w:val="00077185"/>
    <w:rsid w:val="000942D2"/>
    <w:rsid w:val="000A0F07"/>
    <w:rsid w:val="000A38F7"/>
    <w:rsid w:val="000B065E"/>
    <w:rsid w:val="000B2A34"/>
    <w:rsid w:val="000C012F"/>
    <w:rsid w:val="000C2674"/>
    <w:rsid w:val="000D31E3"/>
    <w:rsid w:val="00105A98"/>
    <w:rsid w:val="00115E76"/>
    <w:rsid w:val="00153934"/>
    <w:rsid w:val="00155C8B"/>
    <w:rsid w:val="001679AF"/>
    <w:rsid w:val="001711C2"/>
    <w:rsid w:val="001713FB"/>
    <w:rsid w:val="00172BD9"/>
    <w:rsid w:val="00192F21"/>
    <w:rsid w:val="00197A13"/>
    <w:rsid w:val="001A066B"/>
    <w:rsid w:val="001B38BA"/>
    <w:rsid w:val="001E2C17"/>
    <w:rsid w:val="00244982"/>
    <w:rsid w:val="00251C60"/>
    <w:rsid w:val="002527D5"/>
    <w:rsid w:val="00293184"/>
    <w:rsid w:val="0029601B"/>
    <w:rsid w:val="002B223D"/>
    <w:rsid w:val="002C302A"/>
    <w:rsid w:val="002D7CB8"/>
    <w:rsid w:val="002E3E82"/>
    <w:rsid w:val="002F1D78"/>
    <w:rsid w:val="00303E76"/>
    <w:rsid w:val="003150D1"/>
    <w:rsid w:val="00351CC3"/>
    <w:rsid w:val="0036095E"/>
    <w:rsid w:val="00365D83"/>
    <w:rsid w:val="00390B99"/>
    <w:rsid w:val="003A3444"/>
    <w:rsid w:val="003B5D84"/>
    <w:rsid w:val="003D15AF"/>
    <w:rsid w:val="003D513B"/>
    <w:rsid w:val="003D6794"/>
    <w:rsid w:val="003E4FC5"/>
    <w:rsid w:val="003E7F62"/>
    <w:rsid w:val="003F150A"/>
    <w:rsid w:val="00404A2F"/>
    <w:rsid w:val="0040749E"/>
    <w:rsid w:val="004123A0"/>
    <w:rsid w:val="004169F0"/>
    <w:rsid w:val="00421F39"/>
    <w:rsid w:val="00422FD1"/>
    <w:rsid w:val="00450737"/>
    <w:rsid w:val="00457678"/>
    <w:rsid w:val="00476822"/>
    <w:rsid w:val="00484FC5"/>
    <w:rsid w:val="004B2254"/>
    <w:rsid w:val="004C0EA6"/>
    <w:rsid w:val="004C4D80"/>
    <w:rsid w:val="004E26B9"/>
    <w:rsid w:val="004E4D1B"/>
    <w:rsid w:val="004E6AA3"/>
    <w:rsid w:val="004F179C"/>
    <w:rsid w:val="004F7FA3"/>
    <w:rsid w:val="0051685A"/>
    <w:rsid w:val="005206D4"/>
    <w:rsid w:val="00525F42"/>
    <w:rsid w:val="00526AE0"/>
    <w:rsid w:val="00536E20"/>
    <w:rsid w:val="00537D53"/>
    <w:rsid w:val="00540F14"/>
    <w:rsid w:val="00560D81"/>
    <w:rsid w:val="00565E22"/>
    <w:rsid w:val="005760E5"/>
    <w:rsid w:val="00584B31"/>
    <w:rsid w:val="00586D87"/>
    <w:rsid w:val="00592C8B"/>
    <w:rsid w:val="005A6EF7"/>
    <w:rsid w:val="005B3A1A"/>
    <w:rsid w:val="0060083A"/>
    <w:rsid w:val="00602C90"/>
    <w:rsid w:val="00610D02"/>
    <w:rsid w:val="00613645"/>
    <w:rsid w:val="00633F45"/>
    <w:rsid w:val="006477CE"/>
    <w:rsid w:val="00677F47"/>
    <w:rsid w:val="006A7CAF"/>
    <w:rsid w:val="006B1788"/>
    <w:rsid w:val="006C71B9"/>
    <w:rsid w:val="006D2616"/>
    <w:rsid w:val="006D4BE4"/>
    <w:rsid w:val="006D69C1"/>
    <w:rsid w:val="006F0029"/>
    <w:rsid w:val="007031FB"/>
    <w:rsid w:val="00710AFD"/>
    <w:rsid w:val="00712B78"/>
    <w:rsid w:val="00713928"/>
    <w:rsid w:val="007519D1"/>
    <w:rsid w:val="00795C60"/>
    <w:rsid w:val="007A3E35"/>
    <w:rsid w:val="007A4594"/>
    <w:rsid w:val="007B4664"/>
    <w:rsid w:val="007C0D6A"/>
    <w:rsid w:val="007C4EB0"/>
    <w:rsid w:val="007C5AB5"/>
    <w:rsid w:val="007E7C2A"/>
    <w:rsid w:val="007F4EC1"/>
    <w:rsid w:val="007F6982"/>
    <w:rsid w:val="00803720"/>
    <w:rsid w:val="00857940"/>
    <w:rsid w:val="00860D24"/>
    <w:rsid w:val="008632D3"/>
    <w:rsid w:val="00866C20"/>
    <w:rsid w:val="008678EA"/>
    <w:rsid w:val="00875B2A"/>
    <w:rsid w:val="008773F0"/>
    <w:rsid w:val="00884185"/>
    <w:rsid w:val="008967E6"/>
    <w:rsid w:val="008A33D2"/>
    <w:rsid w:val="008D0569"/>
    <w:rsid w:val="008D116B"/>
    <w:rsid w:val="008D5FE6"/>
    <w:rsid w:val="008E2F52"/>
    <w:rsid w:val="009128E1"/>
    <w:rsid w:val="0092206F"/>
    <w:rsid w:val="00945838"/>
    <w:rsid w:val="009502B5"/>
    <w:rsid w:val="00973F9E"/>
    <w:rsid w:val="00977D37"/>
    <w:rsid w:val="00983AD6"/>
    <w:rsid w:val="009945D0"/>
    <w:rsid w:val="009C4D66"/>
    <w:rsid w:val="009F79BE"/>
    <w:rsid w:val="00A10495"/>
    <w:rsid w:val="00A11785"/>
    <w:rsid w:val="00A12B04"/>
    <w:rsid w:val="00A13DA1"/>
    <w:rsid w:val="00A26F32"/>
    <w:rsid w:val="00A43942"/>
    <w:rsid w:val="00A53F44"/>
    <w:rsid w:val="00A55871"/>
    <w:rsid w:val="00A6366F"/>
    <w:rsid w:val="00A76476"/>
    <w:rsid w:val="00A82876"/>
    <w:rsid w:val="00A86BA5"/>
    <w:rsid w:val="00AA38DF"/>
    <w:rsid w:val="00AB3AAC"/>
    <w:rsid w:val="00AB6CBF"/>
    <w:rsid w:val="00AB7179"/>
    <w:rsid w:val="00AD5389"/>
    <w:rsid w:val="00AE1DE2"/>
    <w:rsid w:val="00AE5C33"/>
    <w:rsid w:val="00AF5B5B"/>
    <w:rsid w:val="00B13021"/>
    <w:rsid w:val="00B32CFA"/>
    <w:rsid w:val="00B37F0D"/>
    <w:rsid w:val="00B44873"/>
    <w:rsid w:val="00B77056"/>
    <w:rsid w:val="00B77B57"/>
    <w:rsid w:val="00B825A9"/>
    <w:rsid w:val="00B83FD3"/>
    <w:rsid w:val="00B912BB"/>
    <w:rsid w:val="00B94326"/>
    <w:rsid w:val="00BA7E36"/>
    <w:rsid w:val="00BD332C"/>
    <w:rsid w:val="00BF15E1"/>
    <w:rsid w:val="00C05FDF"/>
    <w:rsid w:val="00C15884"/>
    <w:rsid w:val="00C23812"/>
    <w:rsid w:val="00C33EF1"/>
    <w:rsid w:val="00C44469"/>
    <w:rsid w:val="00C44A94"/>
    <w:rsid w:val="00C51C89"/>
    <w:rsid w:val="00CA18BB"/>
    <w:rsid w:val="00CA197E"/>
    <w:rsid w:val="00CA34E2"/>
    <w:rsid w:val="00CD6C3A"/>
    <w:rsid w:val="00CE45FF"/>
    <w:rsid w:val="00CE6B3E"/>
    <w:rsid w:val="00CF30C2"/>
    <w:rsid w:val="00CF30FB"/>
    <w:rsid w:val="00D140DD"/>
    <w:rsid w:val="00D25CCB"/>
    <w:rsid w:val="00D277C3"/>
    <w:rsid w:val="00D33B88"/>
    <w:rsid w:val="00D357A4"/>
    <w:rsid w:val="00D45BE7"/>
    <w:rsid w:val="00D55309"/>
    <w:rsid w:val="00D62EB5"/>
    <w:rsid w:val="00D67504"/>
    <w:rsid w:val="00D76F6F"/>
    <w:rsid w:val="00D84D12"/>
    <w:rsid w:val="00D92425"/>
    <w:rsid w:val="00D97D7B"/>
    <w:rsid w:val="00DA6D08"/>
    <w:rsid w:val="00DB3867"/>
    <w:rsid w:val="00DD0CE9"/>
    <w:rsid w:val="00E037FD"/>
    <w:rsid w:val="00E150EC"/>
    <w:rsid w:val="00E2434C"/>
    <w:rsid w:val="00E26BA0"/>
    <w:rsid w:val="00E306DA"/>
    <w:rsid w:val="00E576E1"/>
    <w:rsid w:val="00E65A33"/>
    <w:rsid w:val="00E72A03"/>
    <w:rsid w:val="00E85AC1"/>
    <w:rsid w:val="00EA018E"/>
    <w:rsid w:val="00EA3481"/>
    <w:rsid w:val="00EE245A"/>
    <w:rsid w:val="00F2479A"/>
    <w:rsid w:val="00F307C9"/>
    <w:rsid w:val="00F5426D"/>
    <w:rsid w:val="00F708B3"/>
    <w:rsid w:val="00F83E90"/>
    <w:rsid w:val="00F92242"/>
    <w:rsid w:val="00F939C0"/>
    <w:rsid w:val="00F95772"/>
    <w:rsid w:val="00FD131A"/>
    <w:rsid w:val="00FE0915"/>
    <w:rsid w:val="00FE7BE6"/>
    <w:rsid w:val="00FF6CE1"/>
    <w:rsid w:val="00FF74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999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012217">
      <w:bodyDiv w:val="1"/>
      <w:marLeft w:val="0"/>
      <w:marRight w:val="0"/>
      <w:marTop w:val="0"/>
      <w:marBottom w:val="0"/>
      <w:divBdr>
        <w:top w:val="none" w:sz="0" w:space="0" w:color="auto"/>
        <w:left w:val="none" w:sz="0" w:space="0" w:color="auto"/>
        <w:bottom w:val="none" w:sz="0" w:space="0" w:color="auto"/>
        <w:right w:val="none" w:sz="0" w:space="0" w:color="auto"/>
      </w:divBdr>
    </w:div>
    <w:div w:id="679504404">
      <w:bodyDiv w:val="1"/>
      <w:marLeft w:val="0"/>
      <w:marRight w:val="0"/>
      <w:marTop w:val="0"/>
      <w:marBottom w:val="0"/>
      <w:divBdr>
        <w:top w:val="none" w:sz="0" w:space="0" w:color="auto"/>
        <w:left w:val="none" w:sz="0" w:space="0" w:color="auto"/>
        <w:bottom w:val="none" w:sz="0" w:space="0" w:color="auto"/>
        <w:right w:val="none" w:sz="0" w:space="0" w:color="auto"/>
      </w:divBdr>
    </w:div>
    <w:div w:id="125594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A81E2E-7FE1-4783-80DD-371FD006A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7</Pages>
  <Words>2990</Words>
  <Characters>17044</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irvan</cp:lastModifiedBy>
  <cp:revision>6</cp:revision>
  <cp:lastPrinted>2022-01-11T09:38:00Z</cp:lastPrinted>
  <dcterms:created xsi:type="dcterms:W3CDTF">2022-02-04T14:37:00Z</dcterms:created>
  <dcterms:modified xsi:type="dcterms:W3CDTF">2022-02-0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ad17a75-429e-3abd-9605-5305d2d98f66</vt:lpwstr>
  </property>
  <property fmtid="{D5CDD505-2E9C-101B-9397-08002B2CF9AE}" pid="24" name="Mendeley Citation Style_1">
    <vt:lpwstr>http://www.zotero.org/styles/apa</vt:lpwstr>
  </property>
</Properties>
</file>